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61035" w:rsidRDefault="001F7F60" w:rsidP="00305FAA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305FAA">
        <w:rPr>
          <w:rFonts w:ascii="Times New Roman" w:hAnsi="Times New Roman" w:cs="Times New Roman"/>
          <w:b/>
          <w:sz w:val="20"/>
          <w:szCs w:val="20"/>
        </w:rPr>
        <w:t>Supplementary material</w:t>
      </w:r>
      <w:r w:rsidR="00AE7B0E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p w:rsidR="00243181" w:rsidRDefault="00243181">
      <w:pPr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 xml:space="preserve">Supplementary </w:t>
      </w:r>
      <w:r w:rsidR="00FA6874">
        <w:rPr>
          <w:rFonts w:ascii="Times New Roman" w:hAnsi="Times New Roman" w:cs="Times New Roman"/>
          <w:b/>
          <w:sz w:val="20"/>
          <w:szCs w:val="20"/>
        </w:rPr>
        <w:t>methods</w:t>
      </w:r>
      <w:bookmarkStart w:id="0" w:name="_GoBack"/>
      <w:bookmarkEnd w:id="0"/>
    </w:p>
    <w:p w:rsidR="00AC1D88" w:rsidRPr="009676E9" w:rsidRDefault="00AC1D88">
      <w:pPr>
        <w:rPr>
          <w:rFonts w:ascii="Times New Roman" w:hAnsi="Times New Roman" w:cs="Times New Roman"/>
          <w:b/>
          <w:i/>
          <w:sz w:val="20"/>
          <w:szCs w:val="20"/>
        </w:rPr>
      </w:pPr>
      <w:r w:rsidRPr="009676E9">
        <w:rPr>
          <w:rFonts w:ascii="Times New Roman" w:hAnsi="Times New Roman" w:cs="Times New Roman"/>
          <w:b/>
          <w:i/>
          <w:sz w:val="20"/>
          <w:szCs w:val="20"/>
        </w:rPr>
        <w:t>Latent Profile Analysis</w:t>
      </w:r>
    </w:p>
    <w:p w:rsidR="00546228" w:rsidRPr="007666B5" w:rsidRDefault="00E73419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Latent Profile Analysis (LPA) was previously performed and described within the Generation R Study </w:t>
      </w: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lok&lt;/Author&gt;&lt;Year&gt;2021&lt;/Year&gt;&lt;RecNum&gt;63&lt;/RecNum&gt;&lt;DisplayText&gt;(Blok et al., 2021)&lt;/DisplayText&gt;&lt;record&gt;&lt;rec-number&gt;63&lt;/rec-number&gt;&lt;foreign-keys&gt;&lt;key app="EN" db-id="x99paapvfxesaae0wr9xt2xwtp0w9epssz5z" timestamp="1633520293"&gt;63&lt;/key&gt;&lt;/foreign-keys&gt;&lt;ref-type name="Journal Article"&gt;17&lt;/ref-type&gt;&lt;contributors&gt;&lt;authors&gt;&lt;author&gt;Blok, Elisabet&lt;/author&gt;&lt;author&gt;de Mol, C. Louk&lt;/author&gt;&lt;author&gt;van der Ende, Jan&lt;/author&gt;&lt;author&gt;Hillegers, Manon H. J.&lt;/author&gt;&lt;author&gt;Althoff, Robert R.&lt;/author&gt;&lt;author&gt;Shaw, Philip&lt;/author&gt;&lt;author&gt;White, Tonya&lt;/author&gt;&lt;/authors&gt;&lt;/contributors&gt;&lt;titles&gt;&lt;title&gt;Stability and Change of Psychopathology Symptoms Throughout Childhood and Adolescence&lt;/title&gt;&lt;secondary-title&gt;Child Psychiatry &amp;amp; Human Development&lt;/secondary-title&gt;&lt;/titles&gt;&lt;periodical&gt;&lt;full-title&gt;Child Psychiatry &amp;amp; Human Development&lt;/full-title&gt;&lt;/periodical&gt;&lt;pages&gt;1-10&lt;/pages&gt;&lt;dates&gt;&lt;year&gt;2021&lt;/year&gt;&lt;/dates&gt;&lt;isbn&gt;1573-3327&lt;/isbn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</w:rPr>
        <w:t>(Blok et al., 2021)</w:t>
      </w:r>
      <w:r>
        <w:rPr>
          <w:rFonts w:ascii="Times New Roman" w:hAnsi="Times New Roman" w:cs="Times New Roman"/>
          <w:sz w:val="20"/>
          <w:szCs w:val="20"/>
        </w:rPr>
        <w:fldChar w:fldCharType="end"/>
      </w:r>
      <w:r w:rsidR="00057AEA">
        <w:rPr>
          <w:rFonts w:ascii="Times New Roman" w:hAnsi="Times New Roman" w:cs="Times New Roman"/>
          <w:sz w:val="20"/>
          <w:szCs w:val="20"/>
        </w:rPr>
        <w:t xml:space="preserve"> and for the purpose of this study repeated within the ABCD-study</w:t>
      </w:r>
      <w:r>
        <w:rPr>
          <w:rFonts w:ascii="Times New Roman" w:hAnsi="Times New Roman" w:cs="Times New Roman"/>
          <w:sz w:val="20"/>
          <w:szCs w:val="20"/>
        </w:rPr>
        <w:t>. In brief, T-scores of all syndrome scales from the CBCL (Anxious/Depressed, Withdrawn/Depressed, Somatic Complaints, Social Problems, Thought Problems, Attention Problems, Rule-breaking Behavior and Aggressive Behavior) were used as indica</w:t>
      </w:r>
      <w:r w:rsidR="00723EF0">
        <w:rPr>
          <w:rFonts w:ascii="Times New Roman" w:hAnsi="Times New Roman" w:cs="Times New Roman"/>
          <w:sz w:val="20"/>
          <w:szCs w:val="20"/>
        </w:rPr>
        <w:t xml:space="preserve">tors. </w:t>
      </w:r>
      <w:r w:rsidR="00471402">
        <w:rPr>
          <w:rFonts w:ascii="Times New Roman" w:hAnsi="Times New Roman" w:cs="Times New Roman"/>
          <w:sz w:val="20"/>
          <w:szCs w:val="20"/>
        </w:rPr>
        <w:t xml:space="preserve">The optimal number of profiles was determined based on five criteria: (1.) the Bayesian Information Criterion (lower value indicating a better fit), (2.) the Bootstrapped Likelihood Ratio Test (compares k classes versus k – 1 classes), (3.) the entropy of the models (values closer to 1 indicating better classification), (4.) all profiles should contain at least 1% of the participants, and (5.) all additional profiles should have a distinct severity or shape pattern based on visual inspection. </w:t>
      </w:r>
      <w:r w:rsidR="00C0571F">
        <w:rPr>
          <w:rFonts w:ascii="Times New Roman" w:hAnsi="Times New Roman" w:cs="Times New Roman"/>
          <w:sz w:val="20"/>
          <w:szCs w:val="20"/>
        </w:rPr>
        <w:t>Model fit indices for the ABCD-study are pr</w:t>
      </w:r>
      <w:r w:rsidR="001D63BD">
        <w:rPr>
          <w:rFonts w:ascii="Times New Roman" w:hAnsi="Times New Roman" w:cs="Times New Roman"/>
          <w:sz w:val="20"/>
          <w:szCs w:val="20"/>
        </w:rPr>
        <w:t>ovided in Supplementary Table S4</w:t>
      </w:r>
      <w:r w:rsidR="006D5404">
        <w:rPr>
          <w:rFonts w:ascii="Times New Roman" w:hAnsi="Times New Roman" w:cs="Times New Roman"/>
          <w:sz w:val="20"/>
          <w:szCs w:val="20"/>
        </w:rPr>
        <w:t xml:space="preserve">, and </w:t>
      </w:r>
      <w:r w:rsidR="000E6341">
        <w:rPr>
          <w:rFonts w:ascii="Times New Roman" w:hAnsi="Times New Roman" w:cs="Times New Roman"/>
          <w:sz w:val="20"/>
          <w:szCs w:val="20"/>
        </w:rPr>
        <w:t>obtained LPA profiles for the ABCD-study are presented in Figure S1</w:t>
      </w:r>
      <w:r w:rsidR="00C0571F">
        <w:rPr>
          <w:rFonts w:ascii="Times New Roman" w:hAnsi="Times New Roman" w:cs="Times New Roman"/>
          <w:sz w:val="20"/>
          <w:szCs w:val="20"/>
        </w:rPr>
        <w:t xml:space="preserve">. </w:t>
      </w:r>
      <w:r w:rsidR="00B26F44">
        <w:rPr>
          <w:rFonts w:ascii="Times New Roman" w:hAnsi="Times New Roman" w:cs="Times New Roman"/>
          <w:sz w:val="20"/>
          <w:szCs w:val="20"/>
        </w:rPr>
        <w:t xml:space="preserve">LPA was performed in </w:t>
      </w:r>
      <w:proofErr w:type="spellStart"/>
      <w:r w:rsidR="00B26F44">
        <w:rPr>
          <w:rFonts w:ascii="Times New Roman" w:hAnsi="Times New Roman" w:cs="Times New Roman"/>
          <w:sz w:val="20"/>
          <w:szCs w:val="20"/>
        </w:rPr>
        <w:t>MPlus</w:t>
      </w:r>
      <w:proofErr w:type="spellEnd"/>
      <w:r w:rsidR="00B26F44">
        <w:rPr>
          <w:rFonts w:ascii="Times New Roman" w:hAnsi="Times New Roman" w:cs="Times New Roman"/>
          <w:sz w:val="20"/>
          <w:szCs w:val="20"/>
        </w:rPr>
        <w:t xml:space="preserve"> version 8.</w:t>
      </w:r>
      <w:r w:rsidR="00546228">
        <w:rPr>
          <w:rFonts w:ascii="Times New Roman" w:hAnsi="Times New Roman" w:cs="Times New Roman"/>
          <w:b/>
          <w:sz w:val="20"/>
          <w:szCs w:val="20"/>
        </w:rPr>
        <w:br w:type="page"/>
      </w:r>
    </w:p>
    <w:p w:rsidR="00551F05" w:rsidRPr="00305FAA" w:rsidRDefault="00510817" w:rsidP="00305FAA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lastRenderedPageBreak/>
        <w:t>Supplementary Tables</w:t>
      </w:r>
    </w:p>
    <w:p w:rsidR="001F7F60" w:rsidRPr="00305FAA" w:rsidRDefault="001F7F60" w:rsidP="00305FAA">
      <w:pPr>
        <w:pStyle w:val="H3"/>
        <w:rPr>
          <w:rFonts w:ascii="Times New Roman" w:hAnsi="Times New Roman"/>
          <w:sz w:val="20"/>
          <w:szCs w:val="20"/>
        </w:rPr>
      </w:pPr>
      <w:r w:rsidRPr="00305FAA">
        <w:rPr>
          <w:rFonts w:ascii="Times New Roman" w:hAnsi="Times New Roman"/>
          <w:sz w:val="20"/>
          <w:szCs w:val="20"/>
        </w:rPr>
        <w:t>Table S1. Reliability of the Erasmus Index, by age and overall</w:t>
      </w:r>
    </w:p>
    <w:tbl>
      <w:tblPr>
        <w:tblW w:w="715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1"/>
        <w:gridCol w:w="571"/>
        <w:gridCol w:w="571"/>
        <w:gridCol w:w="571"/>
        <w:gridCol w:w="570"/>
        <w:gridCol w:w="570"/>
        <w:gridCol w:w="570"/>
        <w:gridCol w:w="570"/>
        <w:gridCol w:w="570"/>
        <w:gridCol w:w="570"/>
        <w:gridCol w:w="570"/>
        <w:gridCol w:w="883"/>
      </w:tblGrid>
      <w:tr w:rsidR="001F7F60" w:rsidRPr="00305FAA" w:rsidTr="00D61035">
        <w:trPr>
          <w:trHeight w:val="300"/>
        </w:trPr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8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9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0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1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2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3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4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5</w:t>
            </w:r>
          </w:p>
        </w:tc>
        <w:tc>
          <w:tcPr>
            <w:tcW w:w="571" w:type="dxa"/>
            <w:shd w:val="clear" w:color="auto" w:fill="auto"/>
            <w:vAlign w:val="center"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6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verage</w:t>
            </w:r>
          </w:p>
        </w:tc>
      </w:tr>
      <w:tr w:rsidR="001F7F60" w:rsidRPr="00305FAA" w:rsidTr="00D61035">
        <w:trPr>
          <w:trHeight w:val="315"/>
        </w:trPr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3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2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3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3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3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2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5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3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4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4</w:t>
            </w:r>
          </w:p>
        </w:tc>
        <w:tc>
          <w:tcPr>
            <w:tcW w:w="571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5</w:t>
            </w:r>
          </w:p>
        </w:tc>
        <w:tc>
          <w:tcPr>
            <w:tcW w:w="876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05FAA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93</w:t>
            </w:r>
          </w:p>
        </w:tc>
      </w:tr>
    </w:tbl>
    <w:p w:rsidR="001F7F60" w:rsidRPr="00305FAA" w:rsidRDefault="001F7F60" w:rsidP="00305FAA">
      <w:pPr>
        <w:pStyle w:val="TableCaption"/>
        <w:rPr>
          <w:rFonts w:ascii="Times New Roman" w:hAnsi="Times New Roman"/>
          <w:sz w:val="20"/>
        </w:rPr>
      </w:pPr>
    </w:p>
    <w:p w:rsidR="001F7F60" w:rsidRPr="00305FAA" w:rsidRDefault="001F7F60" w:rsidP="00305FAA">
      <w:pPr>
        <w:pStyle w:val="H3"/>
        <w:rPr>
          <w:rFonts w:ascii="Times New Roman" w:hAnsi="Times New Roman"/>
          <w:sz w:val="20"/>
          <w:szCs w:val="20"/>
        </w:rPr>
      </w:pPr>
      <w:r w:rsidRPr="00305FAA">
        <w:rPr>
          <w:rFonts w:ascii="Times New Roman" w:hAnsi="Times New Roman"/>
          <w:sz w:val="20"/>
          <w:szCs w:val="20"/>
        </w:rPr>
        <w:t>Table S2. Erasmus Index Equivalents of Sums of Scaled Scores</w:t>
      </w:r>
    </w:p>
    <w:tbl>
      <w:tblPr>
        <w:tblW w:w="77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23"/>
        <w:gridCol w:w="1053"/>
        <w:gridCol w:w="1270"/>
        <w:gridCol w:w="1744"/>
        <w:gridCol w:w="1745"/>
      </w:tblGrid>
      <w:tr w:rsidR="001F7F60" w:rsidRPr="00305FAA" w:rsidTr="00D61035">
        <w:trPr>
          <w:trHeight w:val="300"/>
          <w:tblHeader/>
        </w:trPr>
        <w:tc>
          <w:tcPr>
            <w:tcW w:w="1923" w:type="dxa"/>
            <w:shd w:val="clear" w:color="auto" w:fill="auto"/>
            <w:vAlign w:val="bottom"/>
            <w:hideMark/>
          </w:tcPr>
          <w:p w:rsidR="001F7F60" w:rsidRPr="00305FAA" w:rsidRDefault="001F7F60" w:rsidP="00305FAA">
            <w:pPr>
              <w:pStyle w:val="TableHead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Sum of Scaled Scores</w:t>
            </w:r>
          </w:p>
        </w:tc>
        <w:tc>
          <w:tcPr>
            <w:tcW w:w="1053" w:type="dxa"/>
            <w:shd w:val="clear" w:color="auto" w:fill="auto"/>
            <w:vAlign w:val="bottom"/>
            <w:hideMark/>
          </w:tcPr>
          <w:p w:rsidR="001F7F60" w:rsidRPr="00305FAA" w:rsidRDefault="001F7F60" w:rsidP="00305FAA">
            <w:pPr>
              <w:pStyle w:val="TableHead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ERAI</w:t>
            </w:r>
          </w:p>
        </w:tc>
        <w:tc>
          <w:tcPr>
            <w:tcW w:w="1270" w:type="dxa"/>
            <w:vAlign w:val="bottom"/>
          </w:tcPr>
          <w:p w:rsidR="001F7F60" w:rsidRPr="00305FAA" w:rsidRDefault="001F7F60" w:rsidP="00305FAA">
            <w:pPr>
              <w:pStyle w:val="TableHead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Percentile</w:t>
            </w:r>
          </w:p>
          <w:p w:rsidR="001F7F60" w:rsidRPr="00305FAA" w:rsidRDefault="001F7F60" w:rsidP="00305FAA">
            <w:pPr>
              <w:pStyle w:val="TableHead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Rank</w:t>
            </w:r>
          </w:p>
        </w:tc>
        <w:tc>
          <w:tcPr>
            <w:tcW w:w="1744" w:type="dxa"/>
            <w:vAlign w:val="bottom"/>
          </w:tcPr>
          <w:p w:rsidR="001F7F60" w:rsidRPr="00305FAA" w:rsidRDefault="001F7F60" w:rsidP="00305FAA">
            <w:pPr>
              <w:pStyle w:val="TableHead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0% Confidence Interval</w:t>
            </w:r>
          </w:p>
        </w:tc>
        <w:tc>
          <w:tcPr>
            <w:tcW w:w="1745" w:type="dxa"/>
            <w:shd w:val="clear" w:color="auto" w:fill="auto"/>
            <w:noWrap/>
            <w:vAlign w:val="bottom"/>
          </w:tcPr>
          <w:p w:rsidR="001F7F60" w:rsidRPr="00305FAA" w:rsidRDefault="001F7F60" w:rsidP="00305FAA">
            <w:pPr>
              <w:pStyle w:val="TableHead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5% Confidence Interval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5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lt;0.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3–55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2–56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6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lt;0.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4–56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3–57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7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lt;0.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5–57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3–58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8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lt;0.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6–58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4–59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8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9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lt;0.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6–59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5–60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9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0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lt;0.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7–60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6–61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0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2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0.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9–61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8–63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1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3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0.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0–62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9–64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2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5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0.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2–64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1–65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3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6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0.2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3–65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2–66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4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8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0.3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5–67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4–68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5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9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0.3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6–68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5–69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6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1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0.5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8–70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6–71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7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2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9–71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7–72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8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4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0–73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9–74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9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5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1–74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0–75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0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7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3–75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2–77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1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8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2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4–76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3–77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2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0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2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6–78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5–79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3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1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3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7–79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6–80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4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3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9–81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8–82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5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4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0–82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9–83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6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6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2–84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0–85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7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7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3–85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1–86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8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9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4–87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3–88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29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81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6–88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5–90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30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82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7–89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6–90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31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84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9–91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8–92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32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86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8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1–93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0–94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33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88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2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3–95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2–96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34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90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25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5–97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3–98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35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91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27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6–98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4–99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36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93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32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7–100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6–101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lastRenderedPageBreak/>
              <w:t>37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94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34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8–100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7–102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38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96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3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0–102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9–104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39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98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45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2–104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1–105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0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00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0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4–106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3–107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1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02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5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6–108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5–109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2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03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58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7–109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6–110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3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05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3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–111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7–112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4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07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68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0–113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–114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5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09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3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2–114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1–116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6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11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7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4–116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3–117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7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12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7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5–117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4–118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8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14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2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7–119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6–120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49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16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6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9–121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8–122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0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17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87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0–122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09–123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1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19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0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2–124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0–125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2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20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1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3–125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1–126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3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22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3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4–127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3–128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4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23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4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5–127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4–129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5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25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5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7–129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6–130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6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26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6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8–130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7–131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7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28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7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0–132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19–133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8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30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8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2–134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1–135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59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32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8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4–136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3–137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0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33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5–137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3–138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1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35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6–139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5–140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2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36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7–140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6–141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3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38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9–141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8–143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4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39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.5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0–142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29–144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5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40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.6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1–143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0–144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6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42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.7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3–145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2–146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7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43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.8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4–146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3–147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8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45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.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6–148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5–149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69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46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.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7–149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6–150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0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48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.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9–151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7–152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1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49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99.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9–152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38–153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2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51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gt;99.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1–154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0–155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3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52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gt;99.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2–154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1–156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4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53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gt;99.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3–155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2–157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5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54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gt;99.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4–156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3–157</w:t>
            </w:r>
          </w:p>
        </w:tc>
      </w:tr>
      <w:tr w:rsidR="001F7F60" w:rsidRPr="00305FAA" w:rsidTr="00D61035">
        <w:trPr>
          <w:trHeight w:val="300"/>
        </w:trPr>
        <w:tc>
          <w:tcPr>
            <w:tcW w:w="1923" w:type="dxa"/>
            <w:shd w:val="clear" w:color="auto" w:fill="auto"/>
            <w:vAlign w:val="center"/>
            <w:hideMark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76</w:t>
            </w:r>
          </w:p>
        </w:tc>
        <w:tc>
          <w:tcPr>
            <w:tcW w:w="1053" w:type="dxa"/>
            <w:shd w:val="clear" w:color="auto" w:fill="auto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b/>
                <w:bCs/>
                <w:color w:val="000000"/>
                <w:sz w:val="20"/>
              </w:rPr>
              <w:t>155</w:t>
            </w:r>
          </w:p>
        </w:tc>
        <w:tc>
          <w:tcPr>
            <w:tcW w:w="1270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&gt;99.9</w:t>
            </w:r>
          </w:p>
        </w:tc>
        <w:tc>
          <w:tcPr>
            <w:tcW w:w="1744" w:type="dxa"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5–157</w:t>
            </w:r>
          </w:p>
        </w:tc>
        <w:tc>
          <w:tcPr>
            <w:tcW w:w="1745" w:type="dxa"/>
            <w:shd w:val="clear" w:color="auto" w:fill="auto"/>
            <w:noWrap/>
            <w:vAlign w:val="center"/>
          </w:tcPr>
          <w:p w:rsidR="001F7F60" w:rsidRPr="00305FAA" w:rsidRDefault="001F7F60" w:rsidP="00305FAA">
            <w:pPr>
              <w:pStyle w:val="TableEntry"/>
              <w:jc w:val="center"/>
              <w:rPr>
                <w:rFonts w:ascii="Times New Roman" w:hAnsi="Times New Roman"/>
                <w:sz w:val="20"/>
              </w:rPr>
            </w:pPr>
            <w:r w:rsidRPr="00305FAA">
              <w:rPr>
                <w:rFonts w:ascii="Times New Roman" w:hAnsi="Times New Roman"/>
                <w:sz w:val="20"/>
              </w:rPr>
              <w:t>144–158</w:t>
            </w:r>
          </w:p>
        </w:tc>
      </w:tr>
    </w:tbl>
    <w:p w:rsidR="001F7F60" w:rsidRDefault="001F7F60" w:rsidP="00305FAA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tbl>
      <w:tblPr>
        <w:tblW w:w="570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31"/>
        <w:gridCol w:w="1585"/>
        <w:gridCol w:w="1585"/>
      </w:tblGrid>
      <w:tr w:rsidR="0093321A" w:rsidRPr="0093321A" w:rsidTr="0093321A">
        <w:trPr>
          <w:trHeight w:val="315"/>
        </w:trPr>
        <w:tc>
          <w:tcPr>
            <w:tcW w:w="5701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93321A" w:rsidRDefault="0093321A" w:rsidP="0093321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93321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 xml:space="preserve">Supplementary Table 3. </w:t>
            </w:r>
            <w:proofErr w:type="spellStart"/>
            <w:r w:rsidRPr="0093321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Crohnbach's</w:t>
            </w:r>
            <w:proofErr w:type="spellEnd"/>
            <w:r w:rsidRPr="0093321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 xml:space="preserve"> alphas </w:t>
            </w:r>
            <w:r w:rsidR="0068116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 xml:space="preserve">for broad </w:t>
            </w:r>
            <w:r w:rsidRPr="0093321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CBCL scales</w:t>
            </w:r>
          </w:p>
        </w:tc>
      </w:tr>
      <w:tr w:rsidR="0093321A" w:rsidRPr="0093321A" w:rsidTr="0093321A">
        <w:trPr>
          <w:trHeight w:val="315"/>
        </w:trPr>
        <w:tc>
          <w:tcPr>
            <w:tcW w:w="25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93321A" w:rsidRDefault="0093321A" w:rsidP="009332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93321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8F1C7E" w:rsidP="009332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ABCD-s</w:t>
            </w:r>
            <w:r w:rsidR="0093321A"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tudy</w:t>
            </w:r>
          </w:p>
        </w:tc>
        <w:tc>
          <w:tcPr>
            <w:tcW w:w="15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Generation R</w:t>
            </w:r>
          </w:p>
        </w:tc>
      </w:tr>
      <w:tr w:rsidR="0093321A" w:rsidRPr="0093321A" w:rsidTr="0093321A">
        <w:trPr>
          <w:trHeight w:val="315"/>
        </w:trPr>
        <w:tc>
          <w:tcPr>
            <w:tcW w:w="2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Internalizing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87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88</w:t>
            </w:r>
          </w:p>
        </w:tc>
      </w:tr>
      <w:tr w:rsidR="0093321A" w:rsidRPr="0093321A" w:rsidTr="0093321A">
        <w:trPr>
          <w:trHeight w:val="315"/>
        </w:trPr>
        <w:tc>
          <w:tcPr>
            <w:tcW w:w="2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Externalizing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89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88</w:t>
            </w:r>
          </w:p>
        </w:tc>
      </w:tr>
      <w:tr w:rsidR="0093321A" w:rsidRPr="0093321A" w:rsidTr="0093321A">
        <w:trPr>
          <w:trHeight w:val="315"/>
        </w:trPr>
        <w:tc>
          <w:tcPr>
            <w:tcW w:w="25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Dysregulation Profile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93</w:t>
            </w:r>
          </w:p>
        </w:tc>
        <w:tc>
          <w:tcPr>
            <w:tcW w:w="15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3321A" w:rsidRPr="00681161" w:rsidRDefault="0093321A" w:rsidP="0093321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68116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91</w:t>
            </w:r>
          </w:p>
        </w:tc>
      </w:tr>
    </w:tbl>
    <w:p w:rsidR="00BC1EFD" w:rsidRDefault="00BC1EFD" w:rsidP="00305FAA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:rsidR="00546228" w:rsidRPr="00305FAA" w:rsidRDefault="00546228" w:rsidP="00305FAA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tbl>
      <w:tblPr>
        <w:tblW w:w="7848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26"/>
        <w:gridCol w:w="938"/>
        <w:gridCol w:w="775"/>
        <w:gridCol w:w="1541"/>
        <w:gridCol w:w="1300"/>
        <w:gridCol w:w="1468"/>
      </w:tblGrid>
      <w:tr w:rsidR="00903BE5" w:rsidRPr="00305FAA" w:rsidTr="00305FAA">
        <w:trPr>
          <w:trHeight w:val="288"/>
        </w:trPr>
        <w:tc>
          <w:tcPr>
            <w:tcW w:w="5080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E7204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Table S4</w:t>
            </w:r>
            <w:r w:rsidR="00903BE5" w:rsidRPr="00305FA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. Model fit LPA ABCD-study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</w:pPr>
          </w:p>
        </w:tc>
        <w:tc>
          <w:tcPr>
            <w:tcW w:w="14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nl-NL"/>
              </w:rPr>
            </w:pPr>
          </w:p>
        </w:tc>
      </w:tr>
      <w:tr w:rsidR="00903BE5" w:rsidRPr="00305FAA" w:rsidTr="00305FAA">
        <w:trPr>
          <w:trHeight w:val="288"/>
        </w:trPr>
        <w:tc>
          <w:tcPr>
            <w:tcW w:w="18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Cohort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Classes</w:t>
            </w:r>
          </w:p>
        </w:tc>
        <w:tc>
          <w:tcPr>
            <w:tcW w:w="7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N</w:t>
            </w:r>
          </w:p>
        </w:tc>
        <w:tc>
          <w:tcPr>
            <w:tcW w:w="15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BIC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Entropy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VLMR p-value</w:t>
            </w:r>
          </w:p>
        </w:tc>
      </w:tr>
      <w:tr w:rsidR="00903BE5" w:rsidRPr="00305FAA" w:rsidTr="00305FAA">
        <w:trPr>
          <w:trHeight w:val="288"/>
        </w:trPr>
        <w:tc>
          <w:tcPr>
            <w:tcW w:w="1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ABCD Study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2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,981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471,070.81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973</w:t>
            </w:r>
          </w:p>
        </w:tc>
        <w:tc>
          <w:tcPr>
            <w:tcW w:w="14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</w:t>
            </w:r>
          </w:p>
        </w:tc>
      </w:tr>
      <w:tr w:rsidR="00903BE5" w:rsidRPr="00305FAA" w:rsidTr="00305FAA">
        <w:trPr>
          <w:trHeight w:val="288"/>
        </w:trPr>
        <w:tc>
          <w:tcPr>
            <w:tcW w:w="1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ABCD Study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3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,981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462,143.86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952</w:t>
            </w:r>
          </w:p>
        </w:tc>
        <w:tc>
          <w:tcPr>
            <w:tcW w:w="14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</w:t>
            </w:r>
          </w:p>
        </w:tc>
      </w:tr>
      <w:tr w:rsidR="00903BE5" w:rsidRPr="00305FAA" w:rsidTr="00305FAA">
        <w:trPr>
          <w:trHeight w:val="288"/>
        </w:trPr>
        <w:tc>
          <w:tcPr>
            <w:tcW w:w="1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ABCD Study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4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,981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457,674.83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962</w:t>
            </w:r>
          </w:p>
        </w:tc>
        <w:tc>
          <w:tcPr>
            <w:tcW w:w="14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</w:t>
            </w:r>
          </w:p>
        </w:tc>
      </w:tr>
      <w:tr w:rsidR="00903BE5" w:rsidRPr="00305FAA" w:rsidTr="00305FAA">
        <w:trPr>
          <w:trHeight w:val="288"/>
        </w:trPr>
        <w:tc>
          <w:tcPr>
            <w:tcW w:w="1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ABCD Study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5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,981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454,403.72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945</w:t>
            </w:r>
          </w:p>
        </w:tc>
        <w:tc>
          <w:tcPr>
            <w:tcW w:w="14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0035</w:t>
            </w:r>
          </w:p>
        </w:tc>
      </w:tr>
      <w:tr w:rsidR="00903BE5" w:rsidRPr="00305FAA" w:rsidTr="00305FAA">
        <w:trPr>
          <w:trHeight w:val="288"/>
        </w:trPr>
        <w:tc>
          <w:tcPr>
            <w:tcW w:w="1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ABCD Study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6</w:t>
            </w:r>
          </w:p>
        </w:tc>
        <w:tc>
          <w:tcPr>
            <w:tcW w:w="7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,981</w:t>
            </w:r>
          </w:p>
        </w:tc>
        <w:tc>
          <w:tcPr>
            <w:tcW w:w="15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452,066.81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948</w:t>
            </w:r>
          </w:p>
        </w:tc>
        <w:tc>
          <w:tcPr>
            <w:tcW w:w="14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03BE5" w:rsidRPr="00305FAA" w:rsidRDefault="00903BE5" w:rsidP="00305FA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305FA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941</w:t>
            </w:r>
          </w:p>
        </w:tc>
      </w:tr>
    </w:tbl>
    <w:p w:rsidR="00305FAA" w:rsidRDefault="00305FAA" w:rsidP="00305FAA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:rsidR="00CB4DA6" w:rsidRDefault="00CB4DA6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tbl>
      <w:tblPr>
        <w:tblW w:w="1013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12"/>
        <w:gridCol w:w="2060"/>
        <w:gridCol w:w="657"/>
        <w:gridCol w:w="590"/>
        <w:gridCol w:w="1038"/>
        <w:gridCol w:w="657"/>
        <w:gridCol w:w="590"/>
        <w:gridCol w:w="1038"/>
        <w:gridCol w:w="657"/>
        <w:gridCol w:w="590"/>
        <w:gridCol w:w="949"/>
      </w:tblGrid>
      <w:tr w:rsidR="00CB4DA6" w:rsidRPr="00CB4DA6" w:rsidTr="00381A1D">
        <w:trPr>
          <w:trHeight w:val="540"/>
        </w:trPr>
        <w:tc>
          <w:tcPr>
            <w:tcW w:w="10138" w:type="dxa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lastRenderedPageBreak/>
              <w:t>Supplementary Table S5. Associations between continuous symptoms of psychopathology for syndrome scales underlying broad CBCL scales and cognitive performance</w:t>
            </w:r>
          </w:p>
        </w:tc>
      </w:tr>
      <w:tr w:rsidR="00CB4DA6" w:rsidRPr="00CB4DA6" w:rsidTr="00381A1D">
        <w:trPr>
          <w:trHeight w:val="300"/>
        </w:trPr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228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Anxious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/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Depressed</w:t>
            </w:r>
            <w:proofErr w:type="spellEnd"/>
          </w:p>
        </w:tc>
        <w:tc>
          <w:tcPr>
            <w:tcW w:w="228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ithdrawn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/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Depressed</w:t>
            </w:r>
            <w:proofErr w:type="spellEnd"/>
          </w:p>
        </w:tc>
        <w:tc>
          <w:tcPr>
            <w:tcW w:w="219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omatic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mplaints</w:t>
            </w:r>
            <w:proofErr w:type="spellEnd"/>
          </w:p>
        </w:tc>
      </w:tr>
      <w:tr w:rsidR="00CB4DA6" w:rsidRPr="00CB4DA6" w:rsidTr="00381A1D">
        <w:trPr>
          <w:trHeight w:val="300"/>
        </w:trPr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ample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easur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ABCD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tudy</w:t>
            </w:r>
            <w:proofErr w:type="spellEnd"/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Picture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7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7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79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3E-01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Oral Reading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65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3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2E-01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63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8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E-01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5E-0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8E-03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6E-01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8E-03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7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9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3E-01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gnitive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mposite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score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2E-04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2E-04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E-02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228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Attention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blems</w:t>
            </w:r>
            <w:proofErr w:type="spellEnd"/>
          </w:p>
        </w:tc>
        <w:tc>
          <w:tcPr>
            <w:tcW w:w="228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ule-breaking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Behavior</w:t>
            </w:r>
            <w:proofErr w:type="spellEnd"/>
          </w:p>
        </w:tc>
        <w:tc>
          <w:tcPr>
            <w:tcW w:w="219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Aggressive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Behavior</w:t>
            </w:r>
            <w:proofErr w:type="spellEnd"/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Picture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9E-15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5E-1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9E-07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Oral Reading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5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4E-1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0E-10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1E-14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7E-11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5E-1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9E-12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1E-02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gnitive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mposite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scor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5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5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22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Anxious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/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Depressed</w:t>
            </w:r>
            <w:proofErr w:type="spellEnd"/>
          </w:p>
        </w:tc>
        <w:tc>
          <w:tcPr>
            <w:tcW w:w="22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ithdrawn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/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Depressed</w:t>
            </w:r>
            <w:proofErr w:type="spellEnd"/>
          </w:p>
        </w:tc>
        <w:tc>
          <w:tcPr>
            <w:tcW w:w="21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omatic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mplaints</w:t>
            </w:r>
            <w:proofErr w:type="spellEnd"/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ample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easur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Generation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R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3E-0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1E-05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79E-01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5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4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1E-02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1E-03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6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1E-02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6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2E-05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9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6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8E-04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SIQ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0E-0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6E-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5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8E-03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228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Attention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blems</w:t>
            </w:r>
            <w:proofErr w:type="spellEnd"/>
          </w:p>
        </w:tc>
        <w:tc>
          <w:tcPr>
            <w:tcW w:w="2285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ule-breaking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Behavior</w:t>
            </w:r>
            <w:proofErr w:type="spellEnd"/>
          </w:p>
        </w:tc>
        <w:tc>
          <w:tcPr>
            <w:tcW w:w="219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Aggressive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Behavior</w:t>
            </w:r>
            <w:proofErr w:type="spellEnd"/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 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6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5E-05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0E-0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6E-02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9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2E-09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9E-05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4E-05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5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8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0E-07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8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8E-07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1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2E-07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9</w:t>
            </w:r>
          </w:p>
        </w:tc>
        <w:tc>
          <w:tcPr>
            <w:tcW w:w="5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2E-09</w:t>
            </w:r>
          </w:p>
        </w:tc>
      </w:tr>
      <w:tr w:rsidR="00CB4DA6" w:rsidRPr="00CB4DA6" w:rsidTr="00381A1D">
        <w:trPr>
          <w:trHeight w:val="315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SIQ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9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9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6E-1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5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0A61D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CB4DA6" w:rsidRPr="00CB4DA6" w:rsidRDefault="00CB4DA6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0A61D5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CB4DA6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-11</w:t>
            </w:r>
          </w:p>
        </w:tc>
      </w:tr>
      <w:tr w:rsidR="00CB4DA6" w:rsidRPr="00CB4DA6" w:rsidTr="00381A1D">
        <w:trPr>
          <w:trHeight w:val="300"/>
        </w:trPr>
        <w:tc>
          <w:tcPr>
            <w:tcW w:w="10138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Models were corrected for child sex and age at assessment, child national origin/race, socioeconomic status and parental psychopathology.</w:t>
            </w:r>
          </w:p>
        </w:tc>
      </w:tr>
      <w:tr w:rsidR="00CB4DA6" w:rsidRPr="00CB4DA6" w:rsidTr="00381A1D">
        <w:trPr>
          <w:trHeight w:val="300"/>
        </w:trPr>
        <w:tc>
          <w:tcPr>
            <w:tcW w:w="1013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Psychopathology and cognitive performance measures were standardized to obtain ß coefficients.</w:t>
            </w:r>
          </w:p>
        </w:tc>
      </w:tr>
      <w:tr w:rsidR="00CB4DA6" w:rsidRPr="00CB4DA6" w:rsidTr="00381A1D">
        <w:trPr>
          <w:trHeight w:val="300"/>
        </w:trPr>
        <w:tc>
          <w:tcPr>
            <w:tcW w:w="10138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CB4DA6" w:rsidRPr="00CB4DA6" w:rsidRDefault="00CB4DA6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CB4DA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Results that are significant at p &lt;0.05 are shown in bold</w:t>
            </w:r>
          </w:p>
        </w:tc>
      </w:tr>
    </w:tbl>
    <w:p w:rsidR="000D2873" w:rsidRDefault="000D2873" w:rsidP="00D61035">
      <w:pPr>
        <w:tabs>
          <w:tab w:val="left" w:pos="2220"/>
        </w:tabs>
        <w:rPr>
          <w:rFonts w:ascii="Times New Roman" w:hAnsi="Times New Roman" w:cs="Times New Roman"/>
          <w:sz w:val="20"/>
          <w:szCs w:val="20"/>
        </w:rPr>
      </w:pPr>
    </w:p>
    <w:p w:rsidR="00BF30CF" w:rsidRDefault="00D61035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tbl>
      <w:tblPr>
        <w:tblW w:w="933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15"/>
        <w:gridCol w:w="2373"/>
        <w:gridCol w:w="866"/>
        <w:gridCol w:w="640"/>
        <w:gridCol w:w="640"/>
        <w:gridCol w:w="903"/>
        <w:gridCol w:w="640"/>
        <w:gridCol w:w="640"/>
        <w:gridCol w:w="907"/>
        <w:gridCol w:w="6"/>
      </w:tblGrid>
      <w:tr w:rsidR="00BF30CF" w:rsidRPr="00BF30CF" w:rsidTr="00BF30CF">
        <w:trPr>
          <w:trHeight w:val="521"/>
        </w:trPr>
        <w:tc>
          <w:tcPr>
            <w:tcW w:w="9330" w:type="dxa"/>
            <w:gridSpan w:val="10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lastRenderedPageBreak/>
              <w:t>Table S6. Associations between categorical subgroups of psychopathology and cognitive performance, with the internalizing subgroup as reference category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218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Externalizing</w:t>
            </w:r>
            <w:proofErr w:type="spellEnd"/>
          </w:p>
        </w:tc>
        <w:tc>
          <w:tcPr>
            <w:tcW w:w="218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Dysregulation</w:t>
            </w:r>
            <w:proofErr w:type="spellEnd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Profile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ample</w:t>
            </w:r>
          </w:p>
        </w:tc>
        <w:tc>
          <w:tcPr>
            <w:tcW w:w="23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easure</w:t>
            </w:r>
            <w:proofErr w:type="spellEnd"/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ABCD-</w:t>
            </w: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tudy</w:t>
            </w:r>
            <w:proofErr w:type="spellEnd"/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Picture </w:t>
            </w: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2.34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1.46E-09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2.46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4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7.45E-08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97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4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4.29E-0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99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40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1.43E-02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Oral Reading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5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3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3.56E-06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2.3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2.29E-09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59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5.63E-0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29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4.36E-04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69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4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4.78E-07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0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3.07E-10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34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3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9.08E-0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64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6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3.51E-05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2.49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58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2.09E-05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4.34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6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3.51E-10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9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55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.77E-0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2.7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6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3.14E-05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8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7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2.48E-0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9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8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1.91E-02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09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6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.00E-0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9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82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2.67E-01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gnitive</w:t>
            </w:r>
            <w:proofErr w:type="spellEnd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mposite</w:t>
            </w:r>
            <w:proofErr w:type="spellEnd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score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3.6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64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1.19E-08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5.3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7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1.80E-12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16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56</w:t>
            </w:r>
          </w:p>
        </w:tc>
        <w:tc>
          <w:tcPr>
            <w:tcW w:w="9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3.84E-02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2.70</w:t>
            </w:r>
          </w:p>
        </w:tc>
        <w:tc>
          <w:tcPr>
            <w:tcW w:w="6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66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4.69E-05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Generation</w:t>
            </w:r>
            <w:proofErr w:type="spellEnd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R</w:t>
            </w: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48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2.20E-0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34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2.73E-01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4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2.85E-0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15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6.11E-01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35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6.29E-0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96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5.76E-04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3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7.21E-0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84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7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2.13E-03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14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0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4.73E-0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68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9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1.90E-02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1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9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5.05E-0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55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8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5.30E-02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0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3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.20E-0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43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2.04E-01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0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3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.24E-0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40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4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2.40E-01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SIQ</w:t>
            </w:r>
          </w:p>
        </w:tc>
        <w:tc>
          <w:tcPr>
            <w:tcW w:w="866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57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95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.93E-0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4.07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1.41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3.78E-03</w:t>
            </w:r>
          </w:p>
        </w:tc>
      </w:tr>
      <w:tr w:rsidR="00BF30CF" w:rsidRPr="00BF30CF" w:rsidTr="00BF30CF">
        <w:trPr>
          <w:gridAfter w:val="1"/>
          <w:wAfter w:w="6" w:type="dxa"/>
          <w:trHeight w:val="283"/>
        </w:trPr>
        <w:tc>
          <w:tcPr>
            <w:tcW w:w="1715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44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91</w:t>
            </w:r>
          </w:p>
        </w:tc>
        <w:tc>
          <w:tcPr>
            <w:tcW w:w="9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1.14E-01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3.26</w:t>
            </w:r>
          </w:p>
        </w:tc>
        <w:tc>
          <w:tcPr>
            <w:tcW w:w="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1.35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F30C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1.57E-02</w:t>
            </w:r>
          </w:p>
        </w:tc>
      </w:tr>
      <w:tr w:rsidR="00BF30CF" w:rsidRPr="00BF30CF" w:rsidTr="00BF30CF">
        <w:trPr>
          <w:trHeight w:val="499"/>
        </w:trPr>
        <w:tc>
          <w:tcPr>
            <w:tcW w:w="9330" w:type="dxa"/>
            <w:gridSpan w:val="10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Model 1 was corrected for child sex and age at assessment, model 2 was additionally corrected for child national origin/race and socioeconomic status.</w:t>
            </w:r>
          </w:p>
        </w:tc>
      </w:tr>
      <w:tr w:rsidR="00BF30CF" w:rsidRPr="00BF30CF" w:rsidTr="00BF30CF">
        <w:trPr>
          <w:trHeight w:val="262"/>
        </w:trPr>
        <w:tc>
          <w:tcPr>
            <w:tcW w:w="933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BF30CF" w:rsidRPr="00BF30CF" w:rsidRDefault="00BF30CF" w:rsidP="00BF30C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F30C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Results that are significant at p &lt;0.05 are shown in bold</w:t>
            </w:r>
          </w:p>
        </w:tc>
      </w:tr>
    </w:tbl>
    <w:p w:rsidR="00BC5EB7" w:rsidRDefault="00BC5EB7">
      <w:pPr>
        <w:rPr>
          <w:rFonts w:ascii="Times New Roman" w:hAnsi="Times New Roman" w:cs="Times New Roman"/>
          <w:sz w:val="20"/>
          <w:szCs w:val="20"/>
        </w:rPr>
      </w:pPr>
    </w:p>
    <w:p w:rsidR="00BC5EB7" w:rsidRDefault="00BC5EB7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tbl>
      <w:tblPr>
        <w:tblW w:w="694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12"/>
        <w:gridCol w:w="2373"/>
        <w:gridCol w:w="890"/>
        <w:gridCol w:w="657"/>
        <w:gridCol w:w="490"/>
        <w:gridCol w:w="1224"/>
      </w:tblGrid>
      <w:tr w:rsidR="00BC5EB7" w:rsidRPr="00BC5EB7" w:rsidTr="003E7BA1">
        <w:trPr>
          <w:trHeight w:val="840"/>
        </w:trPr>
        <w:tc>
          <w:tcPr>
            <w:tcW w:w="6946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BC5E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lastRenderedPageBreak/>
              <w:t>Table S7. Associations between categorical subgroups of psychopathology and cognitive performance, with the externalizing subgroup as reference category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237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Dysregulation</w:t>
            </w:r>
            <w:proofErr w:type="spellEnd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Profile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ample</w:t>
            </w:r>
          </w:p>
        </w:tc>
        <w:tc>
          <w:tcPr>
            <w:tcW w:w="23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easure</w:t>
            </w:r>
            <w:proofErr w:type="spellEnd"/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B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</w:tr>
      <w:tr w:rsidR="003E7BA1" w:rsidRPr="00BC5EB7" w:rsidTr="003E7BA1">
        <w:trPr>
          <w:trHeight w:val="300"/>
        </w:trPr>
        <w:tc>
          <w:tcPr>
            <w:tcW w:w="131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ABCD-</w:t>
            </w: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tudy</w:t>
            </w:r>
            <w:proofErr w:type="spellEnd"/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Picture </w:t>
            </w: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12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49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8.00E-01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02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43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9.68E-01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Oral Reading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81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42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5.26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70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9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7.30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33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7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5.45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30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7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6.85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86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74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1.17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81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70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9.26E-03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13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88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1.99E-01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00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87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2.53E-01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gnitive</w:t>
            </w:r>
            <w:proofErr w:type="spellEnd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mposite</w:t>
            </w:r>
            <w:proofErr w:type="spellEnd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score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69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80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3.55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54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71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2.88E-02</w:t>
            </w:r>
          </w:p>
        </w:tc>
      </w:tr>
      <w:tr w:rsidR="003E7BA1" w:rsidRPr="00BC5EB7" w:rsidTr="003E7BA1">
        <w:trPr>
          <w:trHeight w:val="300"/>
        </w:trPr>
        <w:tc>
          <w:tcPr>
            <w:tcW w:w="131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Generation</w:t>
            </w:r>
            <w:proofErr w:type="spellEnd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R</w:t>
            </w: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14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0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6.45E-01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8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9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3.21E-01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61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7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2.58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51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7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5.86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54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8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5.78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42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28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1.30E-01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45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3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1.73E-01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0.42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0.33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2.06E-01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SIQ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2.51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1.38</w:t>
            </w:r>
          </w:p>
        </w:tc>
        <w:tc>
          <w:tcPr>
            <w:tcW w:w="122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6.92E-02</w:t>
            </w:r>
          </w:p>
        </w:tc>
      </w:tr>
      <w:tr w:rsidR="00BC5EB7" w:rsidRPr="00BC5EB7" w:rsidTr="003E7BA1">
        <w:trPr>
          <w:trHeight w:val="300"/>
        </w:trPr>
        <w:tc>
          <w:tcPr>
            <w:tcW w:w="13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odel 2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-1.82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1.32</w:t>
            </w:r>
          </w:p>
        </w:tc>
        <w:tc>
          <w:tcPr>
            <w:tcW w:w="12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1.69E-01</w:t>
            </w:r>
          </w:p>
        </w:tc>
      </w:tr>
      <w:tr w:rsidR="00BC5EB7" w:rsidRPr="00BC5EB7" w:rsidTr="003E7BA1">
        <w:trPr>
          <w:trHeight w:val="765"/>
        </w:trPr>
        <w:tc>
          <w:tcPr>
            <w:tcW w:w="694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Model 1 was corrected for child sex and age at assessment, model 2 was additionally corrected for child national origin/race and socioeconomic status.</w:t>
            </w:r>
          </w:p>
        </w:tc>
      </w:tr>
      <w:tr w:rsidR="00BC5EB7" w:rsidRPr="00BC5EB7" w:rsidTr="003E7BA1">
        <w:trPr>
          <w:trHeight w:val="255"/>
        </w:trPr>
        <w:tc>
          <w:tcPr>
            <w:tcW w:w="694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BC5EB7" w:rsidRPr="00BC5EB7" w:rsidRDefault="00BC5EB7" w:rsidP="00BC5EB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BC5E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Results that are significant at p &lt;0.05 are shown in bold</w:t>
            </w:r>
          </w:p>
        </w:tc>
      </w:tr>
    </w:tbl>
    <w:p w:rsidR="00BF30CF" w:rsidRDefault="00BF30CF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:rsidR="00D61035" w:rsidRDefault="00D61035" w:rsidP="00CB4DA6">
      <w:pPr>
        <w:rPr>
          <w:rFonts w:ascii="Times New Roman" w:hAnsi="Times New Roman" w:cs="Times New Roman"/>
          <w:sz w:val="20"/>
          <w:szCs w:val="20"/>
        </w:rPr>
        <w:sectPr w:rsidR="00D61035" w:rsidSect="00D61035">
          <w:pgSz w:w="12240" w:h="15840"/>
          <w:pgMar w:top="1440" w:right="1440" w:bottom="1440" w:left="1440" w:header="709" w:footer="709" w:gutter="0"/>
          <w:cols w:space="708"/>
          <w:docGrid w:linePitch="360"/>
        </w:sectPr>
      </w:pPr>
    </w:p>
    <w:p w:rsidR="00CB4DA6" w:rsidRDefault="00CB4DA6">
      <w:pPr>
        <w:rPr>
          <w:rFonts w:ascii="Times New Roman" w:hAnsi="Times New Roman" w:cs="Times New Roman"/>
          <w:sz w:val="20"/>
          <w:szCs w:val="20"/>
        </w:rPr>
      </w:pPr>
    </w:p>
    <w:p w:rsidR="00D61035" w:rsidRDefault="00D61035" w:rsidP="00D61035">
      <w:pPr>
        <w:tabs>
          <w:tab w:val="left" w:pos="2220"/>
        </w:tabs>
        <w:rPr>
          <w:rFonts w:ascii="Times New Roman" w:hAnsi="Times New Roman" w:cs="Times New Roman"/>
          <w:sz w:val="20"/>
          <w:szCs w:val="20"/>
        </w:rPr>
      </w:pPr>
    </w:p>
    <w:tbl>
      <w:tblPr>
        <w:tblW w:w="11757" w:type="dxa"/>
        <w:tblLook w:val="04A0" w:firstRow="1" w:lastRow="0" w:firstColumn="1" w:lastColumn="0" w:noHBand="0" w:noVBand="1"/>
      </w:tblPr>
      <w:tblGrid>
        <w:gridCol w:w="2874"/>
        <w:gridCol w:w="803"/>
        <w:gridCol w:w="683"/>
        <w:gridCol w:w="1401"/>
        <w:gridCol w:w="803"/>
        <w:gridCol w:w="683"/>
        <w:gridCol w:w="1401"/>
        <w:gridCol w:w="803"/>
        <w:gridCol w:w="683"/>
        <w:gridCol w:w="1401"/>
        <w:gridCol w:w="222"/>
      </w:tblGrid>
      <w:tr w:rsidR="00B26227" w:rsidRPr="00B26227" w:rsidTr="00D61035">
        <w:trPr>
          <w:trHeight w:val="516"/>
        </w:trPr>
        <w:tc>
          <w:tcPr>
            <w:tcW w:w="11757" w:type="dxa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B26227" w:rsidRPr="00B26227" w:rsidRDefault="003E7BA1" w:rsidP="00B26227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able S8</w:t>
            </w:r>
            <w:r w:rsidR="00B26227"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. Sensitivity analyses of the associations between continuous symptoms of psychopathology and cognitive performance (additionally adjusted for maternal IQ)</w:t>
            </w:r>
          </w:p>
        </w:tc>
      </w:tr>
      <w:tr w:rsidR="00B26227" w:rsidRPr="00B26227" w:rsidTr="00D61035">
        <w:trPr>
          <w:trHeight w:val="288"/>
        </w:trPr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288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ernalizing</w:t>
            </w:r>
          </w:p>
        </w:tc>
        <w:tc>
          <w:tcPr>
            <w:tcW w:w="288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ternalizing</w:t>
            </w:r>
          </w:p>
        </w:tc>
        <w:tc>
          <w:tcPr>
            <w:tcW w:w="288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ysregulation Profile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B26227" w:rsidRPr="00B26227" w:rsidTr="00D61035">
        <w:trPr>
          <w:trHeight w:val="288"/>
        </w:trPr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asure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ß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E.</w:t>
            </w:r>
          </w:p>
        </w:tc>
        <w:tc>
          <w:tcPr>
            <w:tcW w:w="14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ß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E.</w:t>
            </w:r>
          </w:p>
        </w:tc>
        <w:tc>
          <w:tcPr>
            <w:tcW w:w="14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ß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E.</w:t>
            </w:r>
          </w:p>
        </w:tc>
        <w:tc>
          <w:tcPr>
            <w:tcW w:w="14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B26227" w:rsidRPr="00B26227" w:rsidTr="00D61035">
        <w:trPr>
          <w:trHeight w:val="288"/>
        </w:trPr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ocabulary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.39E-02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3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14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.12E-02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3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14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.27E-02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B26227" w:rsidRPr="00B26227" w:rsidTr="00D61035">
        <w:trPr>
          <w:trHeight w:val="288"/>
        </w:trPr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luid Reasoning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1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.17E-01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7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.82E-06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7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.74E-0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B26227" w:rsidRPr="00B26227" w:rsidTr="00D61035">
        <w:trPr>
          <w:trHeight w:val="288"/>
        </w:trPr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rking Memory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5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.40E-03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9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.60E-08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3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.44E-1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B26227" w:rsidRPr="00B26227" w:rsidTr="00D61035">
        <w:trPr>
          <w:trHeight w:val="288"/>
        </w:trPr>
        <w:tc>
          <w:tcPr>
            <w:tcW w:w="287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ocessing Speed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6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.31E-05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9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.81E-10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6</w:t>
            </w:r>
          </w:p>
        </w:tc>
        <w:tc>
          <w:tcPr>
            <w:tcW w:w="68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.00E-1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B26227" w:rsidRPr="00B26227" w:rsidTr="00D61035">
        <w:trPr>
          <w:trHeight w:val="288"/>
        </w:trPr>
        <w:tc>
          <w:tcPr>
            <w:tcW w:w="287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B26227" w:rsidRPr="00B26227" w:rsidRDefault="00B26227" w:rsidP="00B2622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SIQ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3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14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.79E-0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0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14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.10E-1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14</w:t>
            </w:r>
          </w:p>
        </w:tc>
        <w:tc>
          <w:tcPr>
            <w:tcW w:w="6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14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.00E-16</w:t>
            </w:r>
          </w:p>
        </w:tc>
        <w:tc>
          <w:tcPr>
            <w:tcW w:w="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</w:tr>
      <w:tr w:rsidR="00B26227" w:rsidRPr="00B26227" w:rsidTr="00D61035">
        <w:trPr>
          <w:trHeight w:val="288"/>
        </w:trPr>
        <w:tc>
          <w:tcPr>
            <w:tcW w:w="11757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sychopathology and cognitive performance measures were standardized to obtain ß coefficients.</w:t>
            </w:r>
          </w:p>
        </w:tc>
      </w:tr>
      <w:tr w:rsidR="00B26227" w:rsidRPr="00B26227" w:rsidTr="00D61035">
        <w:trPr>
          <w:trHeight w:val="288"/>
        </w:trPr>
        <w:tc>
          <w:tcPr>
            <w:tcW w:w="11757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B26227" w:rsidRPr="00B26227" w:rsidRDefault="00B26227" w:rsidP="00B262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B2622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ults that are significant at p &lt;0.05 are shown in bold</w:t>
            </w:r>
          </w:p>
        </w:tc>
      </w:tr>
    </w:tbl>
    <w:p w:rsidR="000D2873" w:rsidRDefault="000D2873" w:rsidP="00305FAA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:rsidR="000D2873" w:rsidRDefault="000D2873" w:rsidP="00305FAA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tbl>
      <w:tblPr>
        <w:tblW w:w="11400" w:type="dxa"/>
        <w:tblLook w:val="04A0" w:firstRow="1" w:lastRow="0" w:firstColumn="1" w:lastColumn="0" w:noHBand="0" w:noVBand="1"/>
      </w:tblPr>
      <w:tblGrid>
        <w:gridCol w:w="2677"/>
        <w:gridCol w:w="808"/>
        <w:gridCol w:w="688"/>
        <w:gridCol w:w="1411"/>
        <w:gridCol w:w="809"/>
        <w:gridCol w:w="688"/>
        <w:gridCol w:w="1411"/>
        <w:gridCol w:w="809"/>
        <w:gridCol w:w="688"/>
        <w:gridCol w:w="1411"/>
      </w:tblGrid>
      <w:tr w:rsidR="000D2873" w:rsidRPr="000D2873" w:rsidTr="000D2873">
        <w:trPr>
          <w:trHeight w:val="552"/>
        </w:trPr>
        <w:tc>
          <w:tcPr>
            <w:tcW w:w="11400" w:type="dxa"/>
            <w:gridSpan w:val="10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bottom"/>
            <w:hideMark/>
          </w:tcPr>
          <w:p w:rsidR="000D2873" w:rsidRPr="000D2873" w:rsidRDefault="003E7BA1" w:rsidP="000D287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able S9</w:t>
            </w:r>
            <w:r w:rsidR="000D2873"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. Sensitivity analyses of the associations between categorical subgroups of psychopathology and cognitive performance (additionally adjusted for maternal IQ)</w:t>
            </w:r>
          </w:p>
        </w:tc>
      </w:tr>
      <w:tr w:rsidR="000D2873" w:rsidRPr="000D2873" w:rsidTr="000D2873">
        <w:trPr>
          <w:trHeight w:val="288"/>
        </w:trPr>
        <w:tc>
          <w:tcPr>
            <w:tcW w:w="2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0D2873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290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ternalizing</w:t>
            </w:r>
          </w:p>
        </w:tc>
        <w:tc>
          <w:tcPr>
            <w:tcW w:w="290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xternalizing</w:t>
            </w:r>
          </w:p>
        </w:tc>
        <w:tc>
          <w:tcPr>
            <w:tcW w:w="2908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ysregulation Profile</w:t>
            </w:r>
          </w:p>
        </w:tc>
      </w:tr>
      <w:tr w:rsidR="000D2873" w:rsidRPr="000D2873" w:rsidTr="000D2873">
        <w:trPr>
          <w:trHeight w:val="288"/>
        </w:trPr>
        <w:tc>
          <w:tcPr>
            <w:tcW w:w="26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asure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</w:p>
        </w:tc>
        <w:tc>
          <w:tcPr>
            <w:tcW w:w="6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E.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</w:p>
        </w:tc>
        <w:tc>
          <w:tcPr>
            <w:tcW w:w="6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E.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</w:p>
        </w:tc>
        <w:tc>
          <w:tcPr>
            <w:tcW w:w="6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.E.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value</w:t>
            </w:r>
          </w:p>
        </w:tc>
      </w:tr>
      <w:tr w:rsidR="000D2873" w:rsidRPr="000D2873" w:rsidTr="000D2873">
        <w:trPr>
          <w:trHeight w:val="288"/>
        </w:trPr>
        <w:tc>
          <w:tcPr>
            <w:tcW w:w="2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ocabulary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.09E-01</w:t>
            </w:r>
          </w:p>
        </w:tc>
        <w:tc>
          <w:tcPr>
            <w:tcW w:w="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24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78E-02</w:t>
            </w:r>
          </w:p>
        </w:tc>
        <w:tc>
          <w:tcPr>
            <w:tcW w:w="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.96E-01</w:t>
            </w:r>
          </w:p>
        </w:tc>
      </w:tr>
      <w:tr w:rsidR="000D2873" w:rsidRPr="000D2873" w:rsidTr="000D2873">
        <w:trPr>
          <w:trHeight w:val="288"/>
        </w:trPr>
        <w:tc>
          <w:tcPr>
            <w:tcW w:w="2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luid Reasoning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03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.37E-01</w:t>
            </w:r>
          </w:p>
        </w:tc>
        <w:tc>
          <w:tcPr>
            <w:tcW w:w="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37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.94E-03</w:t>
            </w:r>
          </w:p>
        </w:tc>
        <w:tc>
          <w:tcPr>
            <w:tcW w:w="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5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4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4.59E-04</w:t>
            </w:r>
          </w:p>
        </w:tc>
      </w:tr>
      <w:tr w:rsidR="000D2873" w:rsidRPr="000D2873" w:rsidTr="000D2873">
        <w:trPr>
          <w:trHeight w:val="288"/>
        </w:trPr>
        <w:tc>
          <w:tcPr>
            <w:tcW w:w="2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orking Memory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40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.16E-03</w:t>
            </w:r>
          </w:p>
        </w:tc>
        <w:tc>
          <w:tcPr>
            <w:tcW w:w="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53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.07E-04</w:t>
            </w:r>
          </w:p>
        </w:tc>
        <w:tc>
          <w:tcPr>
            <w:tcW w:w="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92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.18E-04</w:t>
            </w:r>
          </w:p>
        </w:tc>
      </w:tr>
      <w:tr w:rsidR="000D2873" w:rsidRPr="000D2873" w:rsidTr="000D2873">
        <w:trPr>
          <w:trHeight w:val="288"/>
        </w:trPr>
        <w:tc>
          <w:tcPr>
            <w:tcW w:w="267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rocessing Speed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2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.18E-06</w:t>
            </w:r>
          </w:p>
        </w:tc>
        <w:tc>
          <w:tcPr>
            <w:tcW w:w="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0.80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.43E-06</w:t>
            </w:r>
          </w:p>
        </w:tc>
        <w:tc>
          <w:tcPr>
            <w:tcW w:w="8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19</w:t>
            </w:r>
          </w:p>
        </w:tc>
        <w:tc>
          <w:tcPr>
            <w:tcW w:w="68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141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.28E-05</w:t>
            </w:r>
          </w:p>
        </w:tc>
      </w:tr>
      <w:tr w:rsidR="000D2873" w:rsidRPr="000D2873" w:rsidTr="000D2873">
        <w:trPr>
          <w:trHeight w:val="288"/>
        </w:trPr>
        <w:tc>
          <w:tcPr>
            <w:tcW w:w="26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0D2873" w:rsidRPr="000D2873" w:rsidRDefault="000D2873" w:rsidP="000D28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SIQ</w:t>
            </w:r>
          </w:p>
        </w:tc>
        <w:tc>
          <w:tcPr>
            <w:tcW w:w="8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1.79</w:t>
            </w:r>
          </w:p>
        </w:tc>
        <w:tc>
          <w:tcPr>
            <w:tcW w:w="6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1.15E-02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3.26</w:t>
            </w:r>
          </w:p>
        </w:tc>
        <w:tc>
          <w:tcPr>
            <w:tcW w:w="6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.90E-07</w:t>
            </w:r>
          </w:p>
        </w:tc>
        <w:tc>
          <w:tcPr>
            <w:tcW w:w="8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4.90</w:t>
            </w:r>
          </w:p>
        </w:tc>
        <w:tc>
          <w:tcPr>
            <w:tcW w:w="6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.19</w:t>
            </w:r>
          </w:p>
        </w:tc>
        <w:tc>
          <w:tcPr>
            <w:tcW w:w="14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3.69E-05</w:t>
            </w:r>
          </w:p>
        </w:tc>
      </w:tr>
      <w:tr w:rsidR="000D2873" w:rsidRPr="000D2873" w:rsidTr="000D2873">
        <w:trPr>
          <w:trHeight w:val="288"/>
        </w:trPr>
        <w:tc>
          <w:tcPr>
            <w:tcW w:w="11400" w:type="dxa"/>
            <w:gridSpan w:val="10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bottom"/>
            <w:hideMark/>
          </w:tcPr>
          <w:p w:rsidR="000D2873" w:rsidRPr="000D2873" w:rsidRDefault="000D2873" w:rsidP="000D287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0D287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esults that are significant at p &lt;0.05 are shown in bold</w:t>
            </w:r>
          </w:p>
        </w:tc>
      </w:tr>
    </w:tbl>
    <w:p w:rsidR="000D2873" w:rsidRDefault="000D2873" w:rsidP="00305FAA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:rsidR="003E7BA1" w:rsidRDefault="003E7BA1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tbl>
      <w:tblPr>
        <w:tblW w:w="1212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44"/>
        <w:gridCol w:w="3428"/>
        <w:gridCol w:w="672"/>
        <w:gridCol w:w="571"/>
        <w:gridCol w:w="1173"/>
        <w:gridCol w:w="672"/>
        <w:gridCol w:w="571"/>
        <w:gridCol w:w="1173"/>
        <w:gridCol w:w="672"/>
        <w:gridCol w:w="571"/>
        <w:gridCol w:w="1173"/>
      </w:tblGrid>
      <w:tr w:rsidR="003E7BA1" w:rsidRPr="00526DE1" w:rsidTr="00381A1D">
        <w:trPr>
          <w:trHeight w:val="555"/>
        </w:trPr>
        <w:tc>
          <w:tcPr>
            <w:tcW w:w="12120" w:type="dxa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lastRenderedPageBreak/>
              <w:t>Supplementary Table S10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. Associations between continuous symptoms of psychopathology and cognitive performance, excluding those children in the lowest 25% of the FSIQ/CCS</w:t>
            </w:r>
          </w:p>
        </w:tc>
      </w:tr>
      <w:tr w:rsidR="003E7BA1" w:rsidRPr="00526DE1" w:rsidTr="00381A1D">
        <w:trPr>
          <w:trHeight w:val="300"/>
        </w:trPr>
        <w:tc>
          <w:tcPr>
            <w:tcW w:w="144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241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Internalizing</w:t>
            </w:r>
            <w:proofErr w:type="spellEnd"/>
          </w:p>
        </w:tc>
        <w:tc>
          <w:tcPr>
            <w:tcW w:w="241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Externalizing</w:t>
            </w:r>
            <w:proofErr w:type="spellEnd"/>
          </w:p>
        </w:tc>
        <w:tc>
          <w:tcPr>
            <w:tcW w:w="2416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Dysregulation</w:t>
            </w:r>
            <w:proofErr w:type="spellEnd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Profile</w:t>
            </w:r>
          </w:p>
        </w:tc>
      </w:tr>
      <w:tr w:rsidR="003E7BA1" w:rsidRPr="00526DE1" w:rsidTr="00381A1D">
        <w:trPr>
          <w:trHeight w:val="300"/>
        </w:trPr>
        <w:tc>
          <w:tcPr>
            <w:tcW w:w="14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ample</w:t>
            </w:r>
          </w:p>
        </w:tc>
        <w:tc>
          <w:tcPr>
            <w:tcW w:w="34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Measure</w:t>
            </w:r>
            <w:proofErr w:type="spellEnd"/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1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1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ß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.E.</w:t>
            </w:r>
          </w:p>
        </w:tc>
        <w:tc>
          <w:tcPr>
            <w:tcW w:w="11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-</w:t>
            </w: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alue</w:t>
            </w:r>
            <w:proofErr w:type="spellEnd"/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ABCD-</w:t>
            </w: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tudy</w:t>
            </w:r>
            <w:proofErr w:type="spellEnd"/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Picture </w:t>
            </w: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5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8E-05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8E-02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9E-01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Oral Reading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7E-02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8E-02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6E-03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6E-01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1E-03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3E-02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79E-01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5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0E-06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5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6E-05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9E-01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5E-01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0E-01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34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gnitive</w:t>
            </w:r>
            <w:proofErr w:type="spellEnd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mposite</w:t>
            </w:r>
            <w:proofErr w:type="spellEnd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score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0E-01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2E-06</w:t>
            </w:r>
          </w:p>
        </w:tc>
        <w:tc>
          <w:tcPr>
            <w:tcW w:w="67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5</w:t>
            </w:r>
          </w:p>
        </w:tc>
        <w:tc>
          <w:tcPr>
            <w:tcW w:w="5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7E-09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Generation</w:t>
            </w:r>
            <w:proofErr w:type="spellEnd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R</w:t>
            </w:r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6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5E-04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0E-01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0E-01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1E-01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3E-02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3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E-02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6E-02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5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8E-03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9E-06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342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6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2E-04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9E-05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1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6E-13</w:t>
            </w:r>
          </w:p>
        </w:tc>
      </w:tr>
      <w:tr w:rsidR="003E7BA1" w:rsidRPr="00526DE1" w:rsidTr="00381A1D">
        <w:trPr>
          <w:trHeight w:val="375"/>
        </w:trPr>
        <w:tc>
          <w:tcPr>
            <w:tcW w:w="1444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342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SIQ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9E-01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6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7E-06</w:t>
            </w:r>
          </w:p>
        </w:tc>
        <w:tc>
          <w:tcPr>
            <w:tcW w:w="67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8</w:t>
            </w:r>
          </w:p>
        </w:tc>
        <w:tc>
          <w:tcPr>
            <w:tcW w:w="5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1</w:t>
            </w:r>
          </w:p>
        </w:tc>
        <w:tc>
          <w:tcPr>
            <w:tcW w:w="11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3E7BA1" w:rsidRPr="00526DE1" w:rsidRDefault="003E7BA1" w:rsidP="00381A1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526DE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8E-09</w:t>
            </w:r>
          </w:p>
        </w:tc>
      </w:tr>
      <w:tr w:rsidR="003E7BA1" w:rsidRPr="00526DE1" w:rsidTr="00381A1D">
        <w:trPr>
          <w:trHeight w:val="300"/>
        </w:trPr>
        <w:tc>
          <w:tcPr>
            <w:tcW w:w="12120" w:type="dxa"/>
            <w:gridSpan w:val="11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Models were corrected for child sex and age at assessment, child national origin/race, socioeconomic status and parental psychopathology.</w:t>
            </w:r>
          </w:p>
        </w:tc>
      </w:tr>
      <w:tr w:rsidR="003E7BA1" w:rsidRPr="00526DE1" w:rsidTr="00381A1D">
        <w:trPr>
          <w:trHeight w:val="300"/>
        </w:trPr>
        <w:tc>
          <w:tcPr>
            <w:tcW w:w="12120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Psychopathology and cognitive performance measures were standardized to obtain ß coefficients.</w:t>
            </w:r>
          </w:p>
        </w:tc>
      </w:tr>
      <w:tr w:rsidR="003E7BA1" w:rsidRPr="00526DE1" w:rsidTr="00381A1D">
        <w:trPr>
          <w:trHeight w:val="300"/>
        </w:trPr>
        <w:tc>
          <w:tcPr>
            <w:tcW w:w="12120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3E7BA1" w:rsidRPr="00526DE1" w:rsidRDefault="003E7BA1" w:rsidP="00381A1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526DE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Results that are significant at p &lt;0.05 are shown in bold</w:t>
            </w:r>
          </w:p>
        </w:tc>
      </w:tr>
    </w:tbl>
    <w:p w:rsidR="003E7BA1" w:rsidRDefault="003E7BA1" w:rsidP="00305FAA">
      <w:pPr>
        <w:spacing w:line="240" w:lineRule="auto"/>
        <w:rPr>
          <w:rFonts w:ascii="Times New Roman" w:hAnsi="Times New Roman" w:cs="Times New Roman"/>
          <w:sz w:val="20"/>
          <w:szCs w:val="20"/>
        </w:rPr>
      </w:pPr>
    </w:p>
    <w:p w:rsidR="00526DE1" w:rsidRDefault="00526DE1">
      <w:pPr>
        <w:rPr>
          <w:rFonts w:ascii="Times New Roman" w:hAnsi="Times New Roman" w:cs="Times New Roman"/>
          <w:b/>
          <w:sz w:val="20"/>
          <w:szCs w:val="20"/>
        </w:rPr>
        <w:sectPr w:rsidR="00526DE1" w:rsidSect="003E7BA1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</w:p>
    <w:p w:rsidR="007666B5" w:rsidRDefault="007666B5">
      <w:pPr>
        <w:rPr>
          <w:rFonts w:ascii="Times New Roman" w:hAnsi="Times New Roman" w:cs="Times New Roman"/>
          <w:b/>
          <w:sz w:val="20"/>
          <w:szCs w:val="20"/>
        </w:rPr>
      </w:pPr>
    </w:p>
    <w:tbl>
      <w:tblPr>
        <w:tblW w:w="10802" w:type="dxa"/>
        <w:tblInd w:w="-713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20"/>
        <w:gridCol w:w="2373"/>
        <w:gridCol w:w="657"/>
        <w:gridCol w:w="490"/>
        <w:gridCol w:w="990"/>
        <w:gridCol w:w="657"/>
        <w:gridCol w:w="490"/>
        <w:gridCol w:w="940"/>
        <w:gridCol w:w="657"/>
        <w:gridCol w:w="490"/>
        <w:gridCol w:w="938"/>
      </w:tblGrid>
      <w:tr w:rsidR="004D796F" w:rsidRPr="004D796F" w:rsidTr="00783E13">
        <w:trPr>
          <w:trHeight w:val="465"/>
        </w:trPr>
        <w:tc>
          <w:tcPr>
            <w:tcW w:w="10802" w:type="dxa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4D796F" w:rsidRPr="004D796F" w:rsidRDefault="00F8252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Supplementary Table S11</w:t>
            </w:r>
            <w:r w:rsidR="004D796F"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>. Associations between categorical subgroups of psychopathology (dichotomized based on subclinical cut-off 80</w:t>
            </w:r>
            <w:r w:rsidR="004D796F" w:rsidRPr="00C550FB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nl-NL"/>
              </w:rPr>
              <w:t>th</w:t>
            </w:r>
            <w:r w:rsidR="004D796F"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nl-NL"/>
              </w:rPr>
              <w:t xml:space="preserve"> percentile) and cognitive performance</w:t>
            </w:r>
          </w:p>
        </w:tc>
      </w:tr>
      <w:tr w:rsidR="004D796F" w:rsidRPr="004D796F" w:rsidTr="00783E13">
        <w:trPr>
          <w:trHeight w:val="315"/>
        </w:trPr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 </w:t>
            </w:r>
          </w:p>
        </w:tc>
        <w:tc>
          <w:tcPr>
            <w:tcW w:w="213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Internalizing</w:t>
            </w:r>
          </w:p>
        </w:tc>
        <w:tc>
          <w:tcPr>
            <w:tcW w:w="2087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Externalizing</w:t>
            </w:r>
          </w:p>
        </w:tc>
        <w:tc>
          <w:tcPr>
            <w:tcW w:w="2085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Dysregulation Profile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Sample</w:t>
            </w:r>
          </w:p>
        </w:tc>
        <w:tc>
          <w:tcPr>
            <w:tcW w:w="23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Measur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B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S.E.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p-valu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B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S.E.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p-valu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B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S.E.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p-value</w:t>
            </w:r>
          </w:p>
        </w:tc>
      </w:tr>
      <w:tr w:rsidR="004D796F" w:rsidRPr="004D796F" w:rsidTr="00783E13">
        <w:trPr>
          <w:gridBefore w:val="1"/>
          <w:wBefore w:w="2120" w:type="dxa"/>
          <w:trHeight w:val="300"/>
        </w:trPr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Picture </w:t>
            </w: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7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5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1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6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7E-08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0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9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0E-06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ABCD-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study</w:t>
            </w:r>
            <w:proofErr w:type="spellEnd"/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Oral Reading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7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8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1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1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0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8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8E-09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1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2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7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4E-16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6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5E-0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5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2E-10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6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7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4E-10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66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8E-0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1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7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1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4E-09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2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3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1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1E-15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1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9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7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4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9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6E-0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2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3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9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9E-08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gnitive</w:t>
            </w:r>
            <w:proofErr w:type="spellEnd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composite</w:t>
            </w:r>
            <w:proofErr w:type="spellEnd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score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1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7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0E-04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2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67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1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3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75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2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00E+00</w:t>
            </w:r>
          </w:p>
        </w:tc>
      </w:tr>
      <w:tr w:rsidR="004D796F" w:rsidRPr="004D796F" w:rsidTr="00783E13">
        <w:trPr>
          <w:gridBefore w:val="1"/>
          <w:wBefore w:w="2120" w:type="dxa"/>
          <w:trHeight w:val="300"/>
        </w:trPr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Vocabulary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1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1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7E-03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2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0E-02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2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1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8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7E-01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Generatio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R</w:t>
            </w:r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luid</w:t>
            </w:r>
            <w:proofErr w:type="spellEnd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</w:t>
            </w: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Reasoning</w:t>
            </w:r>
            <w:proofErr w:type="spellEnd"/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6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8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33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6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0E-04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9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4E-03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proofErr w:type="spellStart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Working</w:t>
            </w:r>
            <w:proofErr w:type="spellEnd"/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 xml:space="preserve"> Memory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2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7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1E-04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1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8E-05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2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38E-07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Processing Speed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4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7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0E-01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64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2</w:t>
            </w:r>
          </w:p>
        </w:tc>
        <w:tc>
          <w:tcPr>
            <w:tcW w:w="9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9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1E-08</w:t>
            </w:r>
          </w:p>
        </w:tc>
        <w:tc>
          <w:tcPr>
            <w:tcW w:w="6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3</w:t>
            </w:r>
          </w:p>
        </w:tc>
        <w:tc>
          <w:tcPr>
            <w:tcW w:w="49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12</w:t>
            </w:r>
          </w:p>
        </w:tc>
        <w:tc>
          <w:tcPr>
            <w:tcW w:w="93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49E-14</w:t>
            </w:r>
          </w:p>
        </w:tc>
      </w:tr>
      <w:tr w:rsidR="004D796F" w:rsidRPr="004D796F" w:rsidTr="00783E13">
        <w:trPr>
          <w:trHeight w:val="300"/>
        </w:trPr>
        <w:tc>
          <w:tcPr>
            <w:tcW w:w="21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</w:p>
        </w:tc>
        <w:tc>
          <w:tcPr>
            <w:tcW w:w="23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FSIQ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54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9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2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76E-01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2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68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8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28E-08</w:t>
            </w:r>
          </w:p>
        </w:tc>
        <w:tc>
          <w:tcPr>
            <w:tcW w:w="6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-2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98</w:t>
            </w:r>
          </w:p>
        </w:tc>
        <w:tc>
          <w:tcPr>
            <w:tcW w:w="4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0</w:t>
            </w:r>
            <w:r w:rsidR="00744D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nl-NL" w:eastAsia="nl-NL"/>
              </w:rPr>
              <w:t>49</w:t>
            </w:r>
          </w:p>
        </w:tc>
        <w:tc>
          <w:tcPr>
            <w:tcW w:w="9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  <w:hideMark/>
          </w:tcPr>
          <w:p w:rsidR="004D796F" w:rsidRPr="004D796F" w:rsidRDefault="004D796F" w:rsidP="004D79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</w:pP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1</w:t>
            </w:r>
            <w:r w:rsidR="00744D91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.</w:t>
            </w:r>
            <w:r w:rsidRPr="004D79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nl-NL" w:eastAsia="nl-NL"/>
              </w:rPr>
              <w:t>50E-09</w:t>
            </w:r>
          </w:p>
        </w:tc>
      </w:tr>
      <w:tr w:rsidR="004D796F" w:rsidRPr="004D796F" w:rsidTr="00783E13">
        <w:trPr>
          <w:trHeight w:val="630"/>
        </w:trPr>
        <w:tc>
          <w:tcPr>
            <w:tcW w:w="108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4D796F" w:rsidRPr="004D796F" w:rsidRDefault="004D796F" w:rsidP="004D79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Model was corrected for child sex and age at assessment, child national origin/race, socioeconomic status and parental psychopathology.</w:t>
            </w:r>
          </w:p>
        </w:tc>
      </w:tr>
      <w:tr w:rsidR="004D796F" w:rsidRPr="004D796F" w:rsidTr="00783E13">
        <w:trPr>
          <w:trHeight w:val="315"/>
        </w:trPr>
        <w:tc>
          <w:tcPr>
            <w:tcW w:w="10802" w:type="dxa"/>
            <w:gridSpan w:val="11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:rsidR="004D796F" w:rsidRPr="004D796F" w:rsidRDefault="004D796F" w:rsidP="00973E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</w:pPr>
            <w:r w:rsidRPr="004D796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Results that are significant at p &lt;0.05 are shown in bold</w:t>
            </w:r>
            <w:r w:rsidR="00973E2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nl-NL"/>
              </w:rPr>
              <w:t>.</w:t>
            </w:r>
          </w:p>
        </w:tc>
      </w:tr>
    </w:tbl>
    <w:p w:rsidR="004D796F" w:rsidRDefault="004D796F">
      <w:pPr>
        <w:rPr>
          <w:rFonts w:ascii="Times New Roman" w:hAnsi="Times New Roman" w:cs="Times New Roman"/>
          <w:b/>
          <w:sz w:val="20"/>
          <w:szCs w:val="20"/>
        </w:rPr>
      </w:pPr>
    </w:p>
    <w:p w:rsidR="007666B5" w:rsidRDefault="007666B5">
      <w:pPr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br w:type="page"/>
      </w:r>
    </w:p>
    <w:p w:rsidR="007666B5" w:rsidRDefault="007666B5">
      <w:pPr>
        <w:rPr>
          <w:rFonts w:ascii="Times New Roman" w:hAnsi="Times New Roman" w:cs="Times New Roman"/>
          <w:b/>
          <w:sz w:val="20"/>
          <w:szCs w:val="20"/>
        </w:rPr>
        <w:sectPr w:rsidR="007666B5" w:rsidSect="003E7BA1">
          <w:pgSz w:w="12240" w:h="15840"/>
          <w:pgMar w:top="1440" w:right="1440" w:bottom="1440" w:left="1440" w:header="709" w:footer="709" w:gutter="0"/>
          <w:cols w:space="708"/>
          <w:docGrid w:linePitch="360"/>
        </w:sectPr>
      </w:pPr>
    </w:p>
    <w:p w:rsidR="00526DE1" w:rsidRDefault="00526DE1">
      <w:pPr>
        <w:rPr>
          <w:rFonts w:ascii="Times New Roman" w:hAnsi="Times New Roman" w:cs="Times New Roman"/>
          <w:b/>
          <w:sz w:val="20"/>
          <w:szCs w:val="20"/>
        </w:rPr>
      </w:pPr>
    </w:p>
    <w:p w:rsidR="002D0E40" w:rsidRPr="00305FAA" w:rsidRDefault="00930190" w:rsidP="00305FAA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305FAA">
        <w:rPr>
          <w:rFonts w:ascii="Times New Roman" w:hAnsi="Times New Roman" w:cs="Times New Roman"/>
          <w:b/>
          <w:sz w:val="20"/>
          <w:szCs w:val="20"/>
        </w:rPr>
        <w:t>Supplementary Figures</w:t>
      </w:r>
    </w:p>
    <w:p w:rsidR="002D0E40" w:rsidRPr="00305FAA" w:rsidRDefault="002D0E40" w:rsidP="00305FAA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305FAA">
        <w:rPr>
          <w:rFonts w:ascii="Times New Roman" w:hAnsi="Times New Roman" w:cs="Times New Roman"/>
          <w:sz w:val="20"/>
          <w:szCs w:val="20"/>
        </w:rPr>
        <w:t>Figure S1. Mean T-scores o</w:t>
      </w:r>
      <w:r w:rsidR="00305FAA">
        <w:rPr>
          <w:rFonts w:ascii="Times New Roman" w:hAnsi="Times New Roman" w:cs="Times New Roman"/>
          <w:sz w:val="20"/>
          <w:szCs w:val="20"/>
        </w:rPr>
        <w:t>f the Child Behavior Checklist (CBCL)</w:t>
      </w:r>
      <w:r w:rsidRPr="00305FAA">
        <w:rPr>
          <w:rFonts w:ascii="Times New Roman" w:hAnsi="Times New Roman" w:cs="Times New Roman"/>
          <w:sz w:val="20"/>
          <w:szCs w:val="20"/>
        </w:rPr>
        <w:t xml:space="preserve"> syndrome scales for Latent Profile Analysis in the ABCD-study.</w:t>
      </w:r>
    </w:p>
    <w:p w:rsidR="00930190" w:rsidRPr="00305FAA" w:rsidRDefault="002D0E40" w:rsidP="00305FAA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305FAA">
        <w:rPr>
          <w:rFonts w:ascii="Times New Roman" w:hAnsi="Times New Roman" w:cs="Times New Roman"/>
          <w:noProof/>
          <w:sz w:val="20"/>
          <w:szCs w:val="20"/>
          <w:lang w:val="nl-NL" w:eastAsia="nl-NL"/>
        </w:rPr>
        <w:drawing>
          <wp:inline distT="0" distB="0" distL="0" distR="0" wp14:anchorId="756F2E7F" wp14:editId="2852C38A">
            <wp:extent cx="5943600" cy="4807585"/>
            <wp:effectExtent l="0" t="0" r="0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4"/>
              </a:graphicData>
            </a:graphic>
          </wp:inline>
        </w:drawing>
      </w:r>
    </w:p>
    <w:p w:rsidR="00E73419" w:rsidRDefault="00E73419" w:rsidP="00305FAA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</w:p>
    <w:p w:rsidR="00F93113" w:rsidRDefault="00F93113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:rsidR="00E73419" w:rsidRPr="008F1C7E" w:rsidRDefault="00F93113" w:rsidP="00305FAA">
      <w:pPr>
        <w:spacing w:line="240" w:lineRule="auto"/>
        <w:rPr>
          <w:rFonts w:ascii="Times New Roman" w:hAnsi="Times New Roman" w:cs="Times New Roman"/>
          <w:b/>
          <w:sz w:val="20"/>
          <w:szCs w:val="20"/>
          <w:lang w:val="nl-NL"/>
        </w:rPr>
      </w:pPr>
      <w:proofErr w:type="spellStart"/>
      <w:r w:rsidRPr="008F1C7E">
        <w:rPr>
          <w:rFonts w:ascii="Times New Roman" w:hAnsi="Times New Roman" w:cs="Times New Roman"/>
          <w:b/>
          <w:sz w:val="20"/>
          <w:szCs w:val="20"/>
          <w:lang w:val="nl-NL"/>
        </w:rPr>
        <w:lastRenderedPageBreak/>
        <w:t>References</w:t>
      </w:r>
      <w:proofErr w:type="spellEnd"/>
    </w:p>
    <w:p w:rsidR="00E73419" w:rsidRPr="00B47F38" w:rsidRDefault="00E73419" w:rsidP="00E73419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 w:rsidRPr="00B47F38">
        <w:rPr>
          <w:rFonts w:ascii="Times New Roman" w:hAnsi="Times New Roman" w:cs="Times New Roman"/>
          <w:b/>
          <w:sz w:val="20"/>
          <w:szCs w:val="20"/>
        </w:rPr>
        <w:fldChar w:fldCharType="begin"/>
      </w:r>
      <w:r w:rsidRPr="00B47F38">
        <w:rPr>
          <w:rFonts w:ascii="Times New Roman" w:hAnsi="Times New Roman" w:cs="Times New Roman"/>
          <w:b/>
          <w:sz w:val="20"/>
          <w:szCs w:val="20"/>
          <w:lang w:val="nl-NL"/>
        </w:rPr>
        <w:instrText xml:space="preserve"> ADDIN EN.REFLIST </w:instrText>
      </w:r>
      <w:r w:rsidRPr="00B47F38">
        <w:rPr>
          <w:rFonts w:ascii="Times New Roman" w:hAnsi="Times New Roman" w:cs="Times New Roman"/>
          <w:b/>
          <w:sz w:val="20"/>
          <w:szCs w:val="20"/>
        </w:rPr>
        <w:fldChar w:fldCharType="separate"/>
      </w:r>
      <w:r w:rsidRPr="00B47F38">
        <w:rPr>
          <w:rFonts w:ascii="Times New Roman" w:hAnsi="Times New Roman" w:cs="Times New Roman"/>
          <w:sz w:val="20"/>
          <w:szCs w:val="20"/>
          <w:lang w:val="nl-NL"/>
        </w:rPr>
        <w:t xml:space="preserve">Blok, E., de Mol, C. L., van der Ende, J., Hillegers, M. H. J., Althoff, R. R., Shaw, P., &amp; White, T. (2021). </w:t>
      </w:r>
      <w:r w:rsidRPr="00B47F38">
        <w:rPr>
          <w:rFonts w:ascii="Times New Roman" w:hAnsi="Times New Roman" w:cs="Times New Roman"/>
          <w:sz w:val="20"/>
          <w:szCs w:val="20"/>
        </w:rPr>
        <w:t xml:space="preserve">Stability and Change of Psychopathology Symptoms Throughout Childhood and Adolescence. </w:t>
      </w:r>
      <w:r w:rsidRPr="00B47F38">
        <w:rPr>
          <w:rFonts w:ascii="Times New Roman" w:hAnsi="Times New Roman" w:cs="Times New Roman"/>
          <w:i/>
          <w:sz w:val="20"/>
          <w:szCs w:val="20"/>
        </w:rPr>
        <w:t>Child Psychiatry &amp; Human Development</w:t>
      </w:r>
      <w:r w:rsidRPr="00B47F38">
        <w:rPr>
          <w:rFonts w:ascii="Times New Roman" w:hAnsi="Times New Roman" w:cs="Times New Roman"/>
          <w:sz w:val="20"/>
          <w:szCs w:val="20"/>
        </w:rPr>
        <w:t xml:space="preserve">, 1-10. </w:t>
      </w:r>
    </w:p>
    <w:p w:rsidR="0049467D" w:rsidRPr="00305FAA" w:rsidRDefault="00E73419" w:rsidP="00305FAA">
      <w:pPr>
        <w:spacing w:line="240" w:lineRule="auto"/>
        <w:rPr>
          <w:rFonts w:ascii="Times New Roman" w:hAnsi="Times New Roman" w:cs="Times New Roman"/>
          <w:b/>
          <w:sz w:val="20"/>
          <w:szCs w:val="20"/>
        </w:rPr>
      </w:pPr>
      <w:r w:rsidRPr="00B47F38">
        <w:rPr>
          <w:rFonts w:ascii="Times New Roman" w:hAnsi="Times New Roman" w:cs="Times New Roman"/>
          <w:b/>
          <w:sz w:val="20"/>
          <w:szCs w:val="20"/>
        </w:rPr>
        <w:fldChar w:fldCharType="end"/>
      </w:r>
    </w:p>
    <w:sectPr w:rsidR="0049467D" w:rsidRPr="00305FAA" w:rsidSect="00D61035"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9paapvfxesaae0wr9xt2xwtp0w9epssz5z&quot;&gt;cognition&lt;record-ids&gt;&lt;item&gt;63&lt;/item&gt;&lt;/record-ids&gt;&lt;/item&gt;&lt;/Libraries&gt;"/>
  </w:docVars>
  <w:rsids>
    <w:rsidRoot w:val="001F7F60"/>
    <w:rsid w:val="00022CB4"/>
    <w:rsid w:val="0004386E"/>
    <w:rsid w:val="00046FF0"/>
    <w:rsid w:val="00057AEA"/>
    <w:rsid w:val="000A61D5"/>
    <w:rsid w:val="000C0285"/>
    <w:rsid w:val="000D2873"/>
    <w:rsid w:val="000E6341"/>
    <w:rsid w:val="001A1987"/>
    <w:rsid w:val="001A2C61"/>
    <w:rsid w:val="001B26E2"/>
    <w:rsid w:val="001D63BD"/>
    <w:rsid w:val="001F12C8"/>
    <w:rsid w:val="001F7F60"/>
    <w:rsid w:val="00243181"/>
    <w:rsid w:val="00245CC6"/>
    <w:rsid w:val="00292012"/>
    <w:rsid w:val="00296A21"/>
    <w:rsid w:val="002B5D76"/>
    <w:rsid w:val="002D0E40"/>
    <w:rsid w:val="00305FAA"/>
    <w:rsid w:val="00332DD5"/>
    <w:rsid w:val="00381A1D"/>
    <w:rsid w:val="003A3CB6"/>
    <w:rsid w:val="003E7BA1"/>
    <w:rsid w:val="00471402"/>
    <w:rsid w:val="0049467D"/>
    <w:rsid w:val="004C0A77"/>
    <w:rsid w:val="004D796F"/>
    <w:rsid w:val="004F603B"/>
    <w:rsid w:val="00510817"/>
    <w:rsid w:val="00526DE1"/>
    <w:rsid w:val="005348EE"/>
    <w:rsid w:val="00546228"/>
    <w:rsid w:val="00551F05"/>
    <w:rsid w:val="005633C0"/>
    <w:rsid w:val="00612F14"/>
    <w:rsid w:val="006553C7"/>
    <w:rsid w:val="00681161"/>
    <w:rsid w:val="00685506"/>
    <w:rsid w:val="006D5404"/>
    <w:rsid w:val="006F572D"/>
    <w:rsid w:val="0071070A"/>
    <w:rsid w:val="00723EF0"/>
    <w:rsid w:val="00740B45"/>
    <w:rsid w:val="00743651"/>
    <w:rsid w:val="00744D91"/>
    <w:rsid w:val="007573AF"/>
    <w:rsid w:val="007666B5"/>
    <w:rsid w:val="00783E13"/>
    <w:rsid w:val="007A65EC"/>
    <w:rsid w:val="007B60D4"/>
    <w:rsid w:val="007C06E2"/>
    <w:rsid w:val="007E3F80"/>
    <w:rsid w:val="00830E26"/>
    <w:rsid w:val="00854E19"/>
    <w:rsid w:val="008A20DC"/>
    <w:rsid w:val="008A25E1"/>
    <w:rsid w:val="008B61B1"/>
    <w:rsid w:val="008E5012"/>
    <w:rsid w:val="008F1C7E"/>
    <w:rsid w:val="009002C9"/>
    <w:rsid w:val="00903BE5"/>
    <w:rsid w:val="00904777"/>
    <w:rsid w:val="00926B98"/>
    <w:rsid w:val="00930190"/>
    <w:rsid w:val="0093321A"/>
    <w:rsid w:val="0093656B"/>
    <w:rsid w:val="009676E9"/>
    <w:rsid w:val="00973E2A"/>
    <w:rsid w:val="009A7E02"/>
    <w:rsid w:val="009C3699"/>
    <w:rsid w:val="009E7204"/>
    <w:rsid w:val="009F46EB"/>
    <w:rsid w:val="00A42830"/>
    <w:rsid w:val="00A473CA"/>
    <w:rsid w:val="00A97C96"/>
    <w:rsid w:val="00AC1D88"/>
    <w:rsid w:val="00AE055E"/>
    <w:rsid w:val="00AE7B0E"/>
    <w:rsid w:val="00B26227"/>
    <w:rsid w:val="00B26F44"/>
    <w:rsid w:val="00B31CD7"/>
    <w:rsid w:val="00B47F38"/>
    <w:rsid w:val="00B51958"/>
    <w:rsid w:val="00BA0634"/>
    <w:rsid w:val="00BB7314"/>
    <w:rsid w:val="00BC1EFD"/>
    <w:rsid w:val="00BC5EB7"/>
    <w:rsid w:val="00BD4D08"/>
    <w:rsid w:val="00BF30CF"/>
    <w:rsid w:val="00C05339"/>
    <w:rsid w:val="00C0571F"/>
    <w:rsid w:val="00C45DF9"/>
    <w:rsid w:val="00C5490D"/>
    <w:rsid w:val="00C550FB"/>
    <w:rsid w:val="00CB4DA6"/>
    <w:rsid w:val="00CC5563"/>
    <w:rsid w:val="00CE2C27"/>
    <w:rsid w:val="00D61035"/>
    <w:rsid w:val="00D95ADE"/>
    <w:rsid w:val="00E53405"/>
    <w:rsid w:val="00E73419"/>
    <w:rsid w:val="00EA7C8A"/>
    <w:rsid w:val="00ED0F49"/>
    <w:rsid w:val="00ED27DF"/>
    <w:rsid w:val="00F21197"/>
    <w:rsid w:val="00F4679A"/>
    <w:rsid w:val="00F55683"/>
    <w:rsid w:val="00F73897"/>
    <w:rsid w:val="00F8252F"/>
    <w:rsid w:val="00F82F47"/>
    <w:rsid w:val="00F841FB"/>
    <w:rsid w:val="00F93113"/>
    <w:rsid w:val="00FA6874"/>
    <w:rsid w:val="00FD187B"/>
    <w:rsid w:val="00FD2404"/>
    <w:rsid w:val="00FD628A"/>
    <w:rsid w:val="00FE2E2D"/>
    <w:rsid w:val="00FE2ED5"/>
    <w:rsid w:val="00FE6F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846A21F"/>
  <w15:chartTrackingRefBased/>
  <w15:docId w15:val="{805426C5-7434-457E-BB4A-0D2E5A914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3">
    <w:name w:val="H3"/>
    <w:next w:val="Normal"/>
    <w:qFormat/>
    <w:rsid w:val="001F7F60"/>
    <w:pPr>
      <w:keepNext/>
      <w:spacing w:after="0" w:line="240" w:lineRule="auto"/>
      <w:outlineLvl w:val="3"/>
    </w:pPr>
    <w:rPr>
      <w:rFonts w:ascii="Arial" w:eastAsia="Times New Roman" w:hAnsi="Arial" w:cs="Times New Roman"/>
      <w:b/>
      <w:snapToGrid w:val="0"/>
      <w:szCs w:val="14"/>
    </w:rPr>
  </w:style>
  <w:style w:type="paragraph" w:customStyle="1" w:styleId="TableCaption">
    <w:name w:val="TableCaption"/>
    <w:basedOn w:val="Normal"/>
    <w:qFormat/>
    <w:rsid w:val="001F7F60"/>
    <w:pPr>
      <w:keepNext/>
      <w:widowControl w:val="0"/>
      <w:spacing w:before="240" w:after="120" w:line="240" w:lineRule="auto"/>
    </w:pPr>
    <w:rPr>
      <w:rFonts w:ascii="Arial" w:eastAsia="Times New Roman" w:hAnsi="Arial" w:cs="Times New Roman"/>
      <w:b/>
      <w:snapToGrid w:val="0"/>
      <w:sz w:val="24"/>
      <w:szCs w:val="20"/>
    </w:rPr>
  </w:style>
  <w:style w:type="paragraph" w:customStyle="1" w:styleId="TableEntry">
    <w:name w:val="TableEntry"/>
    <w:qFormat/>
    <w:rsid w:val="001F7F60"/>
    <w:pPr>
      <w:spacing w:after="60" w:line="240" w:lineRule="auto"/>
    </w:pPr>
    <w:rPr>
      <w:rFonts w:ascii="Arial" w:eastAsia="Times New Roman" w:hAnsi="Arial" w:cs="Times New Roman"/>
      <w:szCs w:val="20"/>
    </w:rPr>
  </w:style>
  <w:style w:type="paragraph" w:customStyle="1" w:styleId="TableHead">
    <w:name w:val="TableHead"/>
    <w:qFormat/>
    <w:rsid w:val="001F7F60"/>
    <w:pPr>
      <w:keepNext/>
      <w:spacing w:after="0" w:line="240" w:lineRule="auto"/>
    </w:pPr>
    <w:rPr>
      <w:rFonts w:ascii="Arial" w:eastAsia="Times New Roman" w:hAnsi="Arial" w:cs="Times New Roman"/>
      <w:b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E7341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7341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7341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73419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553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3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17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91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35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7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02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8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39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47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2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7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62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3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9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21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66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78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2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28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04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59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20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0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63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storage.erasmusmc.nl\v\vcl13\GENR\DATA\medewerkers\074008%20Blok,%20E\Dysregulation\Profiles_paper1\CBCL\Outcomes\OUTCOMES_FINAL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/>
            </a:pPr>
            <a:r>
              <a:rPr lang="nl-NL"/>
              <a:t>ABCD-study 9-11 years</a:t>
            </a:r>
            <a:endParaRPr lang="en-US"/>
          </a:p>
        </c:rich>
      </c:tx>
      <c:layout/>
      <c:overlay val="0"/>
    </c:title>
    <c:autoTitleDeleted val="0"/>
    <c:plotArea>
      <c:layout>
        <c:manualLayout>
          <c:layoutTarget val="inner"/>
          <c:xMode val="edge"/>
          <c:yMode val="edge"/>
          <c:x val="0.11085758460800871"/>
          <c:y val="0.10383407956358397"/>
          <c:w val="0.61036944530316073"/>
          <c:h val="0.63787375842725547"/>
        </c:manualLayout>
      </c:layout>
      <c:lineChart>
        <c:grouping val="standard"/>
        <c:varyColors val="0"/>
        <c:ser>
          <c:idx val="0"/>
          <c:order val="0"/>
          <c:tx>
            <c:strRef>
              <c:f>LPA!$J$6</c:f>
              <c:strCache>
                <c:ptCount val="1"/>
                <c:pt idx="0">
                  <c:v>No problems</c:v>
                </c:pt>
              </c:strCache>
            </c:strRef>
          </c:tx>
          <c:cat>
            <c:strRef>
              <c:f>LPA!$I$7:$I$14</c:f>
              <c:strCache>
                <c:ptCount val="8"/>
                <c:pt idx="0">
                  <c:v>Anxious/Depressed</c:v>
                </c:pt>
                <c:pt idx="1">
                  <c:v>Withdrawn/Depressed</c:v>
                </c:pt>
                <c:pt idx="2">
                  <c:v>Somatic complaints</c:v>
                </c:pt>
                <c:pt idx="3">
                  <c:v>Social Problems</c:v>
                </c:pt>
                <c:pt idx="4">
                  <c:v>Thought Problems</c:v>
                </c:pt>
                <c:pt idx="5">
                  <c:v>Attention Problems</c:v>
                </c:pt>
                <c:pt idx="6">
                  <c:v>Rule-Breaking Behavior</c:v>
                </c:pt>
                <c:pt idx="7">
                  <c:v>Aggressive Behavior</c:v>
                </c:pt>
              </c:strCache>
            </c:strRef>
          </c:cat>
          <c:val>
            <c:numRef>
              <c:f>LPA!$J$7:$J$14</c:f>
              <c:numCache>
                <c:formatCode>General</c:formatCode>
                <c:ptCount val="8"/>
                <c:pt idx="0">
                  <c:v>51.615000000000002</c:v>
                </c:pt>
                <c:pt idx="1">
                  <c:v>51.828000000000003</c:v>
                </c:pt>
                <c:pt idx="2">
                  <c:v>53.634999999999998</c:v>
                </c:pt>
                <c:pt idx="3">
                  <c:v>51.139000000000003</c:v>
                </c:pt>
                <c:pt idx="4">
                  <c:v>51.87</c:v>
                </c:pt>
                <c:pt idx="5">
                  <c:v>51.957000000000001</c:v>
                </c:pt>
                <c:pt idx="6">
                  <c:v>51.1</c:v>
                </c:pt>
                <c:pt idx="7">
                  <c:v>50.8320000000000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05E2-4AC6-B537-9871E1EEE1D1}"/>
            </c:ext>
          </c:extLst>
        </c:ser>
        <c:ser>
          <c:idx val="1"/>
          <c:order val="1"/>
          <c:tx>
            <c:strRef>
              <c:f>LPA!$K$6</c:f>
              <c:strCache>
                <c:ptCount val="1"/>
                <c:pt idx="0">
                  <c:v>Internalizing</c:v>
                </c:pt>
              </c:strCache>
            </c:strRef>
          </c:tx>
          <c:cat>
            <c:strRef>
              <c:f>LPA!$I$7:$I$14</c:f>
              <c:strCache>
                <c:ptCount val="8"/>
                <c:pt idx="0">
                  <c:v>Anxious/Depressed</c:v>
                </c:pt>
                <c:pt idx="1">
                  <c:v>Withdrawn/Depressed</c:v>
                </c:pt>
                <c:pt idx="2">
                  <c:v>Somatic complaints</c:v>
                </c:pt>
                <c:pt idx="3">
                  <c:v>Social Problems</c:v>
                </c:pt>
                <c:pt idx="4">
                  <c:v>Thought Problems</c:v>
                </c:pt>
                <c:pt idx="5">
                  <c:v>Attention Problems</c:v>
                </c:pt>
                <c:pt idx="6">
                  <c:v>Rule-Breaking Behavior</c:v>
                </c:pt>
                <c:pt idx="7">
                  <c:v>Aggressive Behavior</c:v>
                </c:pt>
              </c:strCache>
            </c:strRef>
          </c:cat>
          <c:val>
            <c:numRef>
              <c:f>LPA!$K$7:$K$14</c:f>
              <c:numCache>
                <c:formatCode>General</c:formatCode>
                <c:ptCount val="8"/>
                <c:pt idx="0">
                  <c:v>62.637999999999998</c:v>
                </c:pt>
                <c:pt idx="1">
                  <c:v>60.695999999999998</c:v>
                </c:pt>
                <c:pt idx="2">
                  <c:v>60.843000000000004</c:v>
                </c:pt>
                <c:pt idx="3">
                  <c:v>58.23</c:v>
                </c:pt>
                <c:pt idx="4">
                  <c:v>61.395000000000003</c:v>
                </c:pt>
                <c:pt idx="5">
                  <c:v>59.697000000000003</c:v>
                </c:pt>
                <c:pt idx="6">
                  <c:v>53.106000000000002</c:v>
                </c:pt>
                <c:pt idx="7">
                  <c:v>56.0219999999999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05E2-4AC6-B537-9871E1EEE1D1}"/>
            </c:ext>
          </c:extLst>
        </c:ser>
        <c:ser>
          <c:idx val="2"/>
          <c:order val="2"/>
          <c:tx>
            <c:strRef>
              <c:f>LPA!$L$6</c:f>
              <c:strCache>
                <c:ptCount val="1"/>
                <c:pt idx="0">
                  <c:v>Externalizing</c:v>
                </c:pt>
              </c:strCache>
            </c:strRef>
          </c:tx>
          <c:cat>
            <c:strRef>
              <c:f>LPA!$I$7:$I$14</c:f>
              <c:strCache>
                <c:ptCount val="8"/>
                <c:pt idx="0">
                  <c:v>Anxious/Depressed</c:v>
                </c:pt>
                <c:pt idx="1">
                  <c:v>Withdrawn/Depressed</c:v>
                </c:pt>
                <c:pt idx="2">
                  <c:v>Somatic complaints</c:v>
                </c:pt>
                <c:pt idx="3">
                  <c:v>Social Problems</c:v>
                </c:pt>
                <c:pt idx="4">
                  <c:v>Thought Problems</c:v>
                </c:pt>
                <c:pt idx="5">
                  <c:v>Attention Problems</c:v>
                </c:pt>
                <c:pt idx="6">
                  <c:v>Rule-Breaking Behavior</c:v>
                </c:pt>
                <c:pt idx="7">
                  <c:v>Aggressive Behavior</c:v>
                </c:pt>
              </c:strCache>
            </c:strRef>
          </c:cat>
          <c:val>
            <c:numRef>
              <c:f>LPA!$L$7:$L$14</c:f>
              <c:numCache>
                <c:formatCode>General</c:formatCode>
                <c:ptCount val="8"/>
                <c:pt idx="0">
                  <c:v>54.116999999999997</c:v>
                </c:pt>
                <c:pt idx="1">
                  <c:v>55.384999999999998</c:v>
                </c:pt>
                <c:pt idx="2">
                  <c:v>56.731999999999999</c:v>
                </c:pt>
                <c:pt idx="3">
                  <c:v>55.738999999999997</c:v>
                </c:pt>
                <c:pt idx="4">
                  <c:v>56.712000000000003</c:v>
                </c:pt>
                <c:pt idx="5">
                  <c:v>59.088000000000001</c:v>
                </c:pt>
                <c:pt idx="6">
                  <c:v>62.365000000000002</c:v>
                </c:pt>
                <c:pt idx="7">
                  <c:v>59.2969999999999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05E2-4AC6-B537-9871E1EEE1D1}"/>
            </c:ext>
          </c:extLst>
        </c:ser>
        <c:ser>
          <c:idx val="3"/>
          <c:order val="3"/>
          <c:tx>
            <c:strRef>
              <c:f>LPA!$M$6</c:f>
              <c:strCache>
                <c:ptCount val="1"/>
                <c:pt idx="0">
                  <c:v>Dysregulation</c:v>
                </c:pt>
              </c:strCache>
            </c:strRef>
          </c:tx>
          <c:cat>
            <c:strRef>
              <c:f>LPA!$I$7:$I$14</c:f>
              <c:strCache>
                <c:ptCount val="8"/>
                <c:pt idx="0">
                  <c:v>Anxious/Depressed</c:v>
                </c:pt>
                <c:pt idx="1">
                  <c:v>Withdrawn/Depressed</c:v>
                </c:pt>
                <c:pt idx="2">
                  <c:v>Somatic complaints</c:v>
                </c:pt>
                <c:pt idx="3">
                  <c:v>Social Problems</c:v>
                </c:pt>
                <c:pt idx="4">
                  <c:v>Thought Problems</c:v>
                </c:pt>
                <c:pt idx="5">
                  <c:v>Attention Problems</c:v>
                </c:pt>
                <c:pt idx="6">
                  <c:v>Rule-Breaking Behavior</c:v>
                </c:pt>
                <c:pt idx="7">
                  <c:v>Aggressive Behavior</c:v>
                </c:pt>
              </c:strCache>
            </c:strRef>
          </c:cat>
          <c:val>
            <c:numRef>
              <c:f>LPA!$M$7:$M$14</c:f>
              <c:numCache>
                <c:formatCode>General</c:formatCode>
                <c:ptCount val="8"/>
                <c:pt idx="0">
                  <c:v>66.248000000000005</c:v>
                </c:pt>
                <c:pt idx="1">
                  <c:v>65.2</c:v>
                </c:pt>
                <c:pt idx="2">
                  <c:v>63.113999999999997</c:v>
                </c:pt>
                <c:pt idx="3">
                  <c:v>66.207999999999998</c:v>
                </c:pt>
                <c:pt idx="4">
                  <c:v>68.921000000000006</c:v>
                </c:pt>
                <c:pt idx="5">
                  <c:v>69.802999999999997</c:v>
                </c:pt>
                <c:pt idx="6">
                  <c:v>66.149000000000001</c:v>
                </c:pt>
                <c:pt idx="7">
                  <c:v>70.26399999999999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05E2-4AC6-B537-9871E1EEE1D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232235008"/>
        <c:axId val="232236544"/>
      </c:lineChart>
      <c:catAx>
        <c:axId val="232235008"/>
        <c:scaling>
          <c:orientation val="minMax"/>
        </c:scaling>
        <c:delete val="0"/>
        <c:axPos val="b"/>
        <c:numFmt formatCode="General" sourceLinked="0"/>
        <c:majorTickMark val="none"/>
        <c:minorTickMark val="none"/>
        <c:tickLblPos val="nextTo"/>
        <c:crossAx val="232236544"/>
        <c:crosses val="autoZero"/>
        <c:auto val="1"/>
        <c:lblAlgn val="ctr"/>
        <c:lblOffset val="100"/>
        <c:noMultiLvlLbl val="0"/>
      </c:catAx>
      <c:valAx>
        <c:axId val="232236544"/>
        <c:scaling>
          <c:orientation val="minMax"/>
          <c:min val="50"/>
        </c:scaling>
        <c:delete val="0"/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T-scores</a:t>
                </a:r>
              </a:p>
            </c:rich>
          </c:tx>
          <c:layout/>
          <c:overlay val="0"/>
        </c:title>
        <c:numFmt formatCode="General" sourceLinked="1"/>
        <c:majorTickMark val="none"/>
        <c:minorTickMark val="none"/>
        <c:tickLblPos val="nextTo"/>
        <c:crossAx val="232235008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72838481728245508"/>
          <c:y val="0.31948040394867566"/>
          <c:w val="0.27161518271754492"/>
          <c:h val="0.18603483388105899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Times New Roman" panose="02020603050405020304" pitchFamily="18" charset="0"/>
          <a:cs typeface="Times New Roman" panose="02020603050405020304" pitchFamily="18" charset="0"/>
        </a:defRPr>
      </a:pPr>
      <a:endParaRPr lang="nl-NL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6</TotalTime>
  <Pages>12</Pages>
  <Words>2348</Words>
  <Characters>12918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152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. Blok</dc:creator>
  <cp:keywords/>
  <dc:description/>
  <cp:lastModifiedBy>Elisabet Blok</cp:lastModifiedBy>
  <cp:revision>113</cp:revision>
  <dcterms:created xsi:type="dcterms:W3CDTF">2020-10-11T08:46:00Z</dcterms:created>
  <dcterms:modified xsi:type="dcterms:W3CDTF">2022-01-24T17:55:00Z</dcterms:modified>
</cp:coreProperties>
</file>